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302E9EB2" w:rsidR="009303D9" w:rsidRPr="004D72B5" w:rsidRDefault="0093118F" w:rsidP="00972203">
      <w:pPr>
        <w:pStyle w:val="Keywords"/>
      </w:pPr>
      <w:ins w:id="0" w:author="SemiA Petnathean" w:date="2020-10-01T07:05:00Z">
        <w:r w:rsidRPr="004D72B5">
          <w:t>Keywords—</w:t>
        </w:r>
        <w:r>
          <w:t>health information, interoperability, information sharing, information security, blockchain, smart contract, ihe, xds</w:t>
        </w:r>
        <w:r w:rsidRPr="004D72B5" w:rsidDel="0093118F">
          <w:t xml:space="preserve"> </w:t>
        </w:r>
      </w:ins>
      <w:del w:id="1" w:author="SemiA Petnathean" w:date="2020-10-01T07:05:00Z">
        <w:r w:rsidR="004D72B5" w:rsidRPr="004D72B5" w:rsidDel="0093118F">
          <w:delText>Keywords—</w:delText>
        </w:r>
        <w:r w:rsidR="00FC7D79" w:rsidDel="0093118F">
          <w:delText>health</w:delText>
        </w:r>
        <w:r w:rsidR="007E5B8A" w:rsidDel="0093118F">
          <w:delText xml:space="preserve"> information, interoperability, information sharing, information security, blockchain, smart contract, ihe, xds</w:delText>
        </w:r>
      </w:del>
    </w:p>
    <w:p w14:paraId="713CD338" w14:textId="75E75059" w:rsidR="001F0AA6" w:rsidRPr="00682D2B" w:rsidRDefault="009303D9" w:rsidP="00E7596C">
      <w:pPr>
        <w:pStyle w:val="Heading1"/>
      </w:pPr>
      <w:r w:rsidRPr="00D632BE">
        <w:t>Introduction</w:t>
      </w:r>
    </w:p>
    <w:p w14:paraId="6634DC26" w14:textId="70FBA7CC"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2" w:author="PCep" w:date="2020-09-11T14:11:00Z">
        <w:r w:rsidR="009832A2">
          <w:rPr>
            <w:lang w:val="en-US"/>
          </w:rPr>
          <w:t xml:space="preserve"> [</w:t>
        </w:r>
        <w:r w:rsidR="009832A2" w:rsidRPr="009832A2">
          <w:rPr>
            <w:i/>
            <w:iCs/>
            <w:highlight w:val="yellow"/>
            <w:lang w:val="en-US"/>
            <w:rPrChange w:id="3"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4" w:author="PCep" w:date="2020-09-11T14:14:00Z" w:name="move50726060"/>
      <w:moveFrom w:id="5"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4"/>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 xml:space="preserve">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333EE616" w:rsidR="00BA6D7F" w:rsidRDefault="00BB1CB6" w:rsidP="00791F24">
      <w:pPr>
        <w:pStyle w:val="BodyText"/>
        <w:rPr>
          <w:ins w:id="6" w:author="SemiA Petnathean" w:date="2020-09-13T15:57:00Z"/>
          <w:rFonts w:cstheme="minorBidi"/>
          <w:szCs w:val="25"/>
          <w:lang w:val="en-US" w:bidi="th-TH"/>
        </w:rPr>
      </w:pPr>
      <w:ins w:id="7" w:author="SemiA Petnathean" w:date="2020-10-01T07:01:00Z">
        <w:r>
          <w:rPr>
            <w:rFonts w:cs="Angsana New"/>
            <w:szCs w:val="25"/>
            <w:lang w:val="en-US" w:bidi="th-TH"/>
          </w:rPr>
          <w:t>Besides</w:t>
        </w:r>
      </w:ins>
      <w:del w:id="8" w:author="SemiA Petnathean" w:date="2020-10-01T07:00:00Z">
        <w:r w:rsidR="00BA6D7F" w:rsidDel="00BB1CB6">
          <w:rPr>
            <w:lang w:val="en-US"/>
          </w:rPr>
          <w:delText>As well as</w:delText>
        </w:r>
      </w:del>
      <w:r w:rsidR="00BA6D7F">
        <w:rPr>
          <w:lang w:val="en-US"/>
        </w:rPr>
        <w:t xml:space="preserve">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w:t>
      </w:r>
      <w:ins w:id="9" w:author="SemiA Petnathean" w:date="2020-10-01T07:07:00Z">
        <w:r w:rsidR="00C97231">
          <w:rPr>
            <w:lang w:val="en-US"/>
          </w:rPr>
          <w:t xml:space="preserve">According to </w:t>
        </w:r>
        <w:r w:rsidR="00C97231">
          <w:rPr>
            <w:lang w:val="en-US"/>
          </w:rPr>
          <w:fldChar w:fldCharType="begin" w:fldLock="1"/>
        </w:r>
        <w:r w:rsidR="00C97231">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C97231">
          <w:rPr>
            <w:lang w:val="en-US"/>
          </w:rPr>
          <w:fldChar w:fldCharType="separate"/>
        </w:r>
        <w:r w:rsidR="00C97231" w:rsidRPr="0020354F">
          <w:rPr>
            <w:noProof/>
            <w:lang w:val="en-US"/>
          </w:rPr>
          <w:t>[12]</w:t>
        </w:r>
        <w:r w:rsidR="00C97231">
          <w:rPr>
            <w:lang w:val="en-US"/>
          </w:rPr>
          <w:fldChar w:fldCharType="end"/>
        </w:r>
        <w:r w:rsidR="00C97231">
          <w:rPr>
            <w:lang w:val="en-US"/>
          </w:rPr>
          <w:t>, m</w:t>
        </w:r>
      </w:ins>
      <w:del w:id="10" w:author="SemiA Petnathean" w:date="2020-10-01T07:07:00Z">
        <w:r w:rsidR="006C10C6" w:rsidDel="00C97231">
          <w:rPr>
            <w:lang w:val="en-US"/>
          </w:rPr>
          <w:delText>M</w:delText>
        </w:r>
      </w:del>
      <w:r w:rsidR="006C10C6">
        <w:rPr>
          <w:lang w:val="en-US"/>
        </w:rPr>
        <w:t>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del w:id="11" w:author="SemiA Petnathean" w:date="2020-10-01T07:04:00Z">
        <w:r w:rsidR="0020354F" w:rsidDel="00745390">
          <w:rPr>
            <w:lang w:val="en-US"/>
          </w:rPr>
          <w:fldChar w:fldCharType="begin" w:fldLock="1"/>
        </w:r>
        <w:r w:rsidR="00F750C3" w:rsidDel="00745390">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delInstrText>
        </w:r>
        <w:r w:rsidR="0020354F" w:rsidDel="00745390">
          <w:rPr>
            <w:lang w:val="en-US"/>
          </w:rPr>
          <w:fldChar w:fldCharType="separate"/>
        </w:r>
        <w:r w:rsidR="0020354F" w:rsidRPr="0020354F" w:rsidDel="00745390">
          <w:rPr>
            <w:noProof/>
            <w:lang w:val="en-US"/>
          </w:rPr>
          <w:delText>[12]</w:delText>
        </w:r>
        <w:r w:rsidR="0020354F" w:rsidDel="00745390">
          <w:rPr>
            <w:lang w:val="en-US"/>
          </w:rPr>
          <w:fldChar w:fldCharType="end"/>
        </w:r>
        <w:r w:rsidR="00C130E3" w:rsidDel="00745390">
          <w:rPr>
            <w:lang w:val="en-US"/>
          </w:rPr>
          <w:delText xml:space="preserve"> </w:delText>
        </w:r>
      </w:del>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12" w:author="SemiA Petnathean" w:date="2020-09-13T18:17:00Z" w:name="move50913490"/>
      <w:moveFrom w:id="13" w:author="SemiA Petnathean" w:date="2020-09-13T18:17:00Z">
        <w:r w:rsidR="00B97594" w:rsidRPr="00633DCB" w:rsidDel="00F20C4C">
          <w:rPr>
            <w:rFonts w:cstheme="minorBidi"/>
            <w:color w:val="FF0000"/>
            <w:szCs w:val="25"/>
            <w:lang w:val="en-US" w:bidi="th-TH"/>
            <w:rPrChange w:id="14"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15"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16"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17"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18"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19"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20"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21"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22"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23"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24"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25"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26"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27" w:author="SemiA Petnathean" w:date="2020-09-13T17:18:00Z">
              <w:rPr>
                <w:rFonts w:cstheme="minorBidi"/>
                <w:szCs w:val="25"/>
                <w:lang w:val="en-US" w:bidi="th-TH"/>
              </w:rPr>
            </w:rPrChange>
          </w:rPr>
          <w:t xml:space="preserve"> </w:t>
        </w:r>
      </w:moveFrom>
      <w:moveFromRangeEnd w:id="12"/>
      <w:del w:id="28"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29" w:author="SemiA Petnathean" w:date="2020-09-13T20:38:00Z">
        <w:r w:rsidR="00A350CB" w:rsidDel="008627FA">
          <w:rPr>
            <w:rFonts w:cstheme="minorBidi"/>
            <w:szCs w:val="25"/>
            <w:lang w:val="en-US" w:bidi="th-TH"/>
          </w:rPr>
          <w:delText xml:space="preserve"> With </w:delText>
        </w:r>
      </w:del>
      <w:del w:id="30"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31"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32" w:author="SemiA Petnathean" w:date="2020-09-13T17:18:00Z">
              <w:rPr>
                <w:rFonts w:cstheme="minorBidi"/>
                <w:szCs w:val="25"/>
                <w:lang w:val="en-US" w:bidi="th-TH"/>
              </w:rPr>
            </w:rPrChange>
          </w:rPr>
          <w:delText>while not include the document directly into the h</w:delText>
        </w:r>
      </w:del>
      <w:del w:id="33" w:author="SemiA Petnathean" w:date="2020-09-13T20:38:00Z">
        <w:r w:rsidR="00A350CB" w:rsidRPr="00272F86" w:rsidDel="00365D76">
          <w:rPr>
            <w:rFonts w:cstheme="minorBidi"/>
            <w:color w:val="FF0000"/>
            <w:szCs w:val="25"/>
            <w:lang w:val="en-US" w:bidi="th-TH"/>
            <w:rPrChange w:id="34" w:author="SemiA Petnathean" w:date="2020-09-13T17:18:00Z">
              <w:rPr>
                <w:rFonts w:cstheme="minorBidi"/>
                <w:szCs w:val="25"/>
                <w:lang w:val="en-US" w:bidi="th-TH"/>
              </w:rPr>
            </w:rPrChange>
          </w:rPr>
          <w:delText>ub</w:delText>
        </w:r>
      </w:del>
      <w:del w:id="35"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36" w:author="SemiA Petnathean" w:date="2020-09-13T20:39:00Z">
        <w:r w:rsidR="00001D3B" w:rsidDel="00A83DEA">
          <w:rPr>
            <w:rFonts w:cstheme="minorBidi"/>
            <w:szCs w:val="25"/>
            <w:lang w:val="en-US" w:bidi="th-TH"/>
          </w:rPr>
          <w:delText>an</w:delText>
        </w:r>
      </w:del>
      <w:del w:id="37"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38" w:author="PCep" w:date="2020-09-11T14:13:00Z"/>
          <w:rFonts w:cstheme="minorBidi"/>
          <w:szCs w:val="25"/>
          <w:lang w:val="en-US" w:bidi="th-TH"/>
        </w:rPr>
      </w:pPr>
      <w:ins w:id="39"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40"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41"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4D0AA119" w:rsidR="000E73B3" w:rsidRDefault="00447218" w:rsidP="00791F24">
      <w:pPr>
        <w:pStyle w:val="BodyText"/>
        <w:rPr>
          <w:rFonts w:cstheme="minorBidi"/>
          <w:szCs w:val="25"/>
          <w:lang w:val="en-US" w:bidi="th-TH"/>
        </w:rPr>
      </w:pPr>
      <w:ins w:id="42" w:author="SemiA Petnathean" w:date="2020-09-13T16:06:00Z">
        <w:r>
          <w:rPr>
            <w:lang w:val="en-US"/>
          </w:rPr>
          <w:t>As for addressing issues regarding health information sharing</w:t>
        </w:r>
      </w:ins>
      <w:ins w:id="43" w:author="SemiA Petnathean" w:date="2020-09-13T16:07:00Z">
        <w:r>
          <w:rPr>
            <w:lang w:val="en-US"/>
          </w:rPr>
          <w:t xml:space="preserve"> between different enterprises, there are </w:t>
        </w:r>
      </w:ins>
      <w:ins w:id="44" w:author="SemiA Petnathean" w:date="2020-09-13T16:09:00Z">
        <w:r>
          <w:rPr>
            <w:lang w:val="en-US"/>
          </w:rPr>
          <w:t xml:space="preserve">concepts of </w:t>
        </w:r>
        <w:r>
          <w:rPr>
            <w:lang w:val="en-US"/>
          </w:rPr>
          <w:lastRenderedPageBreak/>
          <w:t xml:space="preserve">utilizing Blockchain </w:t>
        </w:r>
      </w:ins>
      <w:ins w:id="45" w:author="SemiA Petnathean" w:date="2020-09-13T16:34:00Z">
        <w:r w:rsidR="00416CE0">
          <w:rPr>
            <w:lang w:val="en-US"/>
          </w:rPr>
          <w:t xml:space="preserve">for </w:t>
        </w:r>
      </w:ins>
      <w:ins w:id="46" w:author="SemiA Petnathean" w:date="2020-09-13T16:24:00Z">
        <w:r w:rsidR="00143AA5">
          <w:rPr>
            <w:lang w:val="en-US"/>
          </w:rPr>
          <w:t>the purpose</w:t>
        </w:r>
      </w:ins>
      <w:ins w:id="47" w:author="SemiA Petnathean" w:date="2020-09-13T16:34:00Z">
        <w:r w:rsidR="00416CE0">
          <w:rPr>
            <w:lang w:val="en-US"/>
          </w:rPr>
          <w:t xml:space="preserve"> </w:t>
        </w:r>
      </w:ins>
      <w:ins w:id="48" w:author="SemiA Petnathean" w:date="2020-09-13T16:35:00Z">
        <w:r w:rsidR="00416CE0">
          <w:rPr>
            <w:lang w:val="en-US"/>
          </w:rPr>
          <w:t>proposed by Mayo Clinic and the one named “MedRec” MIT</w:t>
        </w:r>
      </w:ins>
      <w:ins w:id="49" w:author="SemiA Petnathean" w:date="2020-09-13T16:25:00Z">
        <w:r w:rsidR="00143AA5">
          <w:rPr>
            <w:lang w:val="en-US"/>
          </w:rPr>
          <w:t>.</w:t>
        </w:r>
      </w:ins>
      <w:ins w:id="50" w:author="SemiA Petnathean" w:date="2020-09-13T16:36:00Z">
        <w:r w:rsidR="00416CE0">
          <w:rPr>
            <w:lang w:val="en-US"/>
          </w:rPr>
          <w:t xml:space="preserve"> Both introduce an effective way</w:t>
        </w:r>
      </w:ins>
      <w:ins w:id="51" w:author="SemiA Petnathean" w:date="2020-09-13T16:37:00Z">
        <w:r w:rsidR="008F2F42">
          <w:rPr>
            <w:lang w:val="en-US"/>
          </w:rPr>
          <w:t xml:space="preserve"> with potential</w:t>
        </w:r>
      </w:ins>
      <w:ins w:id="52" w:author="SemiA Petnathean" w:date="2020-09-13T16:36:00Z">
        <w:r w:rsidR="00416CE0">
          <w:rPr>
            <w:lang w:val="en-US"/>
          </w:rPr>
          <w:t xml:space="preserve"> to utilize Blockchain technology for information sharing in healthcare enterprise environment.</w:t>
        </w:r>
      </w:ins>
      <w:ins w:id="53" w:author="SemiA Petnathean" w:date="2020-09-13T16:50:00Z">
        <w:r w:rsidR="00510F1B">
          <w:rPr>
            <w:lang w:val="en-US"/>
          </w:rPr>
          <w:t xml:space="preserve"> The work g</w:t>
        </w:r>
      </w:ins>
      <w:ins w:id="54" w:author="SemiA Petnathean" w:date="2020-09-13T16:58:00Z">
        <w:r w:rsidR="00C80645">
          <w:rPr>
            <w:lang w:val="en-US"/>
          </w:rPr>
          <w:t>iven</w:t>
        </w:r>
      </w:ins>
      <w:ins w:id="55" w:author="SemiA Petnathean" w:date="2020-09-13T16:50:00Z">
        <w:r w:rsidR="00510F1B">
          <w:rPr>
            <w:lang w:val="en-US"/>
          </w:rPr>
          <w:t xml:space="preserve"> great demonstration of how </w:t>
        </w:r>
      </w:ins>
      <w:ins w:id="56" w:author="SemiA Petnathean" w:date="2020-09-13T16:55:00Z">
        <w:r w:rsidR="00510F1B">
          <w:rPr>
            <w:lang w:val="en-US"/>
          </w:rPr>
          <w:t>decentralization</w:t>
        </w:r>
      </w:ins>
      <w:ins w:id="57" w:author="SemiA Petnathean" w:date="2020-09-13T16:58:00Z">
        <w:r w:rsidR="00C50017">
          <w:rPr>
            <w:lang w:val="en-US"/>
          </w:rPr>
          <w:t xml:space="preserve"> </w:t>
        </w:r>
      </w:ins>
      <w:ins w:id="58" w:author="SemiA Petnathean" w:date="2020-09-13T20:40:00Z">
        <w:r w:rsidR="003A05A4">
          <w:rPr>
            <w:rFonts w:cs="Angsana New"/>
            <w:szCs w:val="25"/>
            <w:lang w:val="en-US" w:bidi="th-TH"/>
          </w:rPr>
          <w:t>of</w:t>
        </w:r>
      </w:ins>
      <w:ins w:id="59" w:author="SemiA Petnathean" w:date="2020-09-13T20:41:00Z">
        <w:r w:rsidR="0053480D">
          <w:rPr>
            <w:rFonts w:cs="Angsana New"/>
            <w:szCs w:val="25"/>
            <w:lang w:val="en-US" w:bidi="th-TH"/>
          </w:rPr>
          <w:t>fered by</w:t>
        </w:r>
      </w:ins>
      <w:ins w:id="60" w:author="SemiA Petnathean" w:date="2020-09-13T16:58:00Z">
        <w:r w:rsidR="00C50017">
          <w:rPr>
            <w:lang w:val="en-US"/>
          </w:rPr>
          <w:t xml:space="preserve"> Blockchain</w:t>
        </w:r>
      </w:ins>
      <w:ins w:id="61" w:author="SemiA Petnathean" w:date="2020-09-13T16:55:00Z">
        <w:r w:rsidR="00510F1B">
          <w:rPr>
            <w:lang w:val="en-US"/>
          </w:rPr>
          <w:t xml:space="preserve"> can resolve</w:t>
        </w:r>
      </w:ins>
      <w:ins w:id="62" w:author="SemiA Petnathean" w:date="2020-09-13T16:56:00Z">
        <w:r w:rsidR="00510F1B">
          <w:rPr>
            <w:lang w:val="en-US"/>
          </w:rPr>
          <w:t xml:space="preserve"> trust issue wh</w:t>
        </w:r>
      </w:ins>
      <w:ins w:id="63" w:author="SemiA Petnathean" w:date="2020-09-13T16:58:00Z">
        <w:r w:rsidR="00681318">
          <w:rPr>
            <w:lang w:val="en-US"/>
          </w:rPr>
          <w:t>ere</w:t>
        </w:r>
      </w:ins>
      <w:ins w:id="64" w:author="SemiA Petnathean" w:date="2020-09-13T16:57:00Z">
        <w:r w:rsidR="00510F1B">
          <w:rPr>
            <w:lang w:val="en-US"/>
          </w:rPr>
          <w:t xml:space="preserve"> each enterprise require</w:t>
        </w:r>
      </w:ins>
      <w:ins w:id="65" w:author="SemiA Petnathean" w:date="2020-09-13T16:58:00Z">
        <w:r w:rsidR="00681318">
          <w:rPr>
            <w:lang w:val="en-US"/>
          </w:rPr>
          <w:t xml:space="preserve"> </w:t>
        </w:r>
      </w:ins>
      <w:ins w:id="66" w:author="SemiA Petnathean" w:date="2020-09-13T16:59:00Z">
        <w:r w:rsidR="00681318">
          <w:rPr>
            <w:lang w:val="en-US"/>
          </w:rPr>
          <w:t>“trust”</w:t>
        </w:r>
      </w:ins>
      <w:ins w:id="67" w:author="SemiA Petnathean" w:date="2020-09-13T16:57:00Z">
        <w:r w:rsidR="00510F1B">
          <w:rPr>
            <w:lang w:val="en-US"/>
          </w:rPr>
          <w:t xml:space="preserve"> </w:t>
        </w:r>
      </w:ins>
      <w:ins w:id="68" w:author="SemiA Petnathean" w:date="2020-09-13T16:59:00Z">
        <w:r w:rsidR="005A6AB6">
          <w:rPr>
            <w:lang w:val="en-US"/>
          </w:rPr>
          <w:t>before</w:t>
        </w:r>
      </w:ins>
      <w:ins w:id="69" w:author="SemiA Petnathean" w:date="2020-09-13T16:57:00Z">
        <w:r w:rsidR="00510F1B">
          <w:rPr>
            <w:lang w:val="en-US"/>
          </w:rPr>
          <w:t xml:space="preserve"> </w:t>
        </w:r>
      </w:ins>
      <w:ins w:id="70" w:author="SemiA Petnathean" w:date="2020-09-13T16:59:00Z">
        <w:r w:rsidR="005A6AB6">
          <w:rPr>
            <w:lang w:val="en-US"/>
          </w:rPr>
          <w:t>beginning to</w:t>
        </w:r>
      </w:ins>
      <w:ins w:id="71" w:author="SemiA Petnathean" w:date="2020-09-13T16:57:00Z">
        <w:r w:rsidR="00510F1B">
          <w:rPr>
            <w:lang w:val="en-US"/>
          </w:rPr>
          <w:t xml:space="preserve"> share their information with others.</w:t>
        </w:r>
      </w:ins>
      <w:ins w:id="72" w:author="SemiA Petnathean" w:date="2020-09-13T16:38:00Z">
        <w:r w:rsidR="00DE6478">
          <w:rPr>
            <w:lang w:val="en-US"/>
          </w:rPr>
          <w:t xml:space="preserve"> However, both solutions are </w:t>
        </w:r>
      </w:ins>
      <w:ins w:id="73" w:author="SemiA Petnathean" w:date="2020-09-13T16:39:00Z">
        <w:r w:rsidR="00DE6478">
          <w:rPr>
            <w:lang w:val="en-US"/>
          </w:rPr>
          <w:t xml:space="preserve">not yet directly </w:t>
        </w:r>
      </w:ins>
      <w:ins w:id="74" w:author="SemiA Petnathean" w:date="2020-09-13T16:46:00Z">
        <w:r w:rsidR="00E957C7">
          <w:rPr>
            <w:lang w:val="en-US"/>
          </w:rPr>
          <w:t>introduced</w:t>
        </w:r>
      </w:ins>
      <w:ins w:id="75" w:author="SemiA Petnathean" w:date="2020-09-13T16:45:00Z">
        <w:r w:rsidR="00DE6478">
          <w:rPr>
            <w:lang w:val="en-US"/>
          </w:rPr>
          <w:t xml:space="preserve"> how Blockchain can help mitigate cyber-security threats threatening </w:t>
        </w:r>
      </w:ins>
      <w:ins w:id="76" w:author="SemiA Petnathean" w:date="2020-09-13T16:46:00Z">
        <w:r w:rsidR="00E60B84">
          <w:rPr>
            <w:lang w:val="en-US"/>
          </w:rPr>
          <w:t xml:space="preserve">integrity and availability of data in </w:t>
        </w:r>
      </w:ins>
      <w:ins w:id="77" w:author="SemiA Petnathean" w:date="2020-09-13T16:45:00Z">
        <w:r w:rsidR="00DE6478">
          <w:rPr>
            <w:lang w:val="en-US"/>
          </w:rPr>
          <w:t>healthcare domain.</w:t>
        </w:r>
      </w:ins>
      <w:ins w:id="78" w:author="SemiA Petnathean" w:date="2020-09-13T16:11:00Z">
        <w:r w:rsidR="007312F0">
          <w:rPr>
            <w:lang w:val="en-US"/>
          </w:rPr>
          <w:t xml:space="preserve"> </w:t>
        </w:r>
      </w:ins>
      <w:moveToRangeStart w:id="79" w:author="PCep" w:date="2020-09-11T14:14:00Z" w:name="move50726060"/>
      <w:moveTo w:id="80" w:author="PCep" w:date="2020-09-11T14:14:00Z">
        <w:r w:rsidR="000E73B3">
          <w:rPr>
            <w:lang w:val="en-US"/>
          </w:rPr>
          <w:t xml:space="preserve">In this work we propose a solution that can solve data integrity and availability issues </w:t>
        </w:r>
      </w:moveTo>
      <w:ins w:id="81" w:author="SemiA Petnathean" w:date="2020-09-13T16:48:00Z">
        <w:r w:rsidR="000144F2">
          <w:rPr>
            <w:lang w:val="en-US"/>
          </w:rPr>
          <w:t>while help</w:t>
        </w:r>
      </w:ins>
      <w:moveTo w:id="82" w:author="PCep" w:date="2020-09-11T14:14:00Z">
        <w:del w:id="83"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84" w:author="SemiA Petnathean" w:date="2020-09-13T17:01:00Z">
        <w:r w:rsidR="00B41B8A">
          <w:rPr>
            <w:rFonts w:cstheme="minorBidi"/>
            <w:szCs w:val="25"/>
            <w:lang w:val="en-US" w:bidi="th-TH"/>
          </w:rPr>
          <w:t xml:space="preserve"> by</w:t>
        </w:r>
      </w:ins>
      <w:ins w:id="85" w:author="PCep" w:date="2020-09-11T14:14:00Z">
        <w:del w:id="86" w:author="SemiA Petnathean" w:date="2020-09-13T17:01:00Z">
          <w:r w:rsidR="000E73B3" w:rsidDel="00B41B8A">
            <w:rPr>
              <w:lang w:val="en-US"/>
            </w:rPr>
            <w:delText xml:space="preserve">. </w:delText>
          </w:r>
        </w:del>
      </w:ins>
      <w:moveTo w:id="87" w:author="PCep" w:date="2020-09-11T14:14:00Z">
        <w:del w:id="88" w:author="PCep" w:date="2020-09-11T14:14:00Z">
          <w:r w:rsidR="000E73B3" w:rsidDel="000E73B3">
            <w:rPr>
              <w:lang w:val="en-US"/>
            </w:rPr>
            <w:delText>.</w:delText>
          </w:r>
        </w:del>
      </w:moveTo>
      <w:moveToRangeEnd w:id="79"/>
      <w:ins w:id="89" w:author="PCep" w:date="2020-09-11T14:13:00Z">
        <w:del w:id="90"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91" w:author="SemiA Petnathean" w:date="2020-09-13T17:01:00Z">
        <w:r w:rsidR="00B41B8A">
          <w:rPr>
            <w:rFonts w:cstheme="minorBidi"/>
            <w:szCs w:val="25"/>
            <w:lang w:val="en-US" w:bidi="th-TH"/>
          </w:rPr>
          <w:t>ing</w:t>
        </w:r>
      </w:ins>
      <w:ins w:id="92" w:author="PCep" w:date="2020-09-11T14:13:00Z">
        <w:del w:id="93"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ins w:id="94" w:author="SemiA Petnathean" w:date="2020-09-13T17:01:00Z">
        <w:r w:rsidR="000713E3">
          <w:rPr>
            <w:rFonts w:cstheme="minorBidi"/>
            <w:szCs w:val="25"/>
            <w:lang w:val="en-US" w:bidi="th-TH"/>
          </w:rPr>
          <w:t>S</w:t>
        </w:r>
      </w:ins>
      <w:ins w:id="95" w:author="PCep" w:date="2020-09-11T14:13:00Z">
        <w:del w:id="96"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 to enable implementation of IHE XDS.b Profile concept with Blockchain.</w:t>
        </w:r>
      </w:ins>
    </w:p>
    <w:p w14:paraId="654239AA" w14:textId="2DDD9C26" w:rsidR="00791F24" w:rsidRPr="00706B5F" w:rsidDel="00241DE8" w:rsidRDefault="00706B5F" w:rsidP="00791F24">
      <w:pPr>
        <w:pStyle w:val="BodyText"/>
        <w:rPr>
          <w:del w:id="97" w:author="PCep" w:date="2020-09-11T14:12:00Z"/>
          <w:lang w:val="en-US"/>
        </w:rPr>
      </w:pPr>
      <w:moveFromRangeStart w:id="98" w:author="PCep" w:date="2020-09-11T14:13:00Z" w:name="move50725997"/>
      <w:moveFrom w:id="99"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98"/>
    </w:p>
    <w:p w14:paraId="3DAFA502" w14:textId="447BC97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100" w:author="SemiA Petnathean" w:date="2020-09-13T17:04:00Z">
        <w:r w:rsidR="00F47450">
          <w:rPr>
            <w:rFonts w:cstheme="minorBidi"/>
            <w:szCs w:val="25"/>
            <w:lang w:val="en-US" w:bidi="th-TH"/>
          </w:rPr>
          <w:t xml:space="preserve"> in section II</w:t>
        </w:r>
      </w:ins>
      <w:r w:rsidR="002127FB">
        <w:rPr>
          <w:rFonts w:cstheme="minorBidi"/>
          <w:szCs w:val="25"/>
          <w:lang w:val="en-US" w:bidi="th-TH"/>
        </w:rPr>
        <w:t>, following with background knowledge which our work is based on</w:t>
      </w:r>
      <w:ins w:id="101" w:author="SemiA Petnathean" w:date="2020-09-13T17:04:00Z">
        <w:r w:rsidR="00F47450">
          <w:rPr>
            <w:rFonts w:cstheme="minorBidi"/>
            <w:szCs w:val="25"/>
            <w:lang w:val="en-US" w:bidi="th-TH"/>
          </w:rPr>
          <w:t xml:space="preserve"> in s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102" w:author="SemiA Petnathean" w:date="2020-09-13T17:04:00Z">
        <w:r w:rsidR="00DA7F60">
          <w:rPr>
            <w:rFonts w:cstheme="minorBidi"/>
            <w:szCs w:val="25"/>
            <w:lang w:val="en-US" w:bidi="th-TH"/>
          </w:rPr>
          <w:t xml:space="preserve"> in se</w:t>
        </w:r>
      </w:ins>
      <w:ins w:id="103"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104" w:author="SemiA Petnathean" w:date="2020-09-13T17:05:00Z">
        <w:r w:rsidR="00BC3C84">
          <w:rPr>
            <w:rFonts w:cstheme="minorBidi"/>
            <w:szCs w:val="25"/>
            <w:lang w:val="en-US" w:bidi="th-TH"/>
          </w:rPr>
          <w:t xml:space="preserve"> in s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105" w:author="SemiA Petnathean" w:date="2020-09-13T17:05:00Z">
        <w:r w:rsidR="00D21A46">
          <w:rPr>
            <w:rFonts w:cstheme="minorBidi"/>
            <w:szCs w:val="25"/>
            <w:lang w:val="en-US" w:bidi="th-TH"/>
          </w:rPr>
          <w:t xml:space="preserve"> for conclusion in section VI</w:t>
        </w:r>
      </w:ins>
      <w:r w:rsidR="007230F9">
        <w:rPr>
          <w:rFonts w:cstheme="minorBidi"/>
          <w:szCs w:val="25"/>
          <w:lang w:val="en-US" w:bidi="th-TH"/>
        </w:rPr>
        <w:t xml:space="preserve"> and end with discussion for this work</w:t>
      </w:r>
      <w:ins w:id="106" w:author="SemiA Petnathean" w:date="2020-09-13T17:05:00Z">
        <w:r w:rsidR="00DB5F00">
          <w:rPr>
            <w:rFonts w:cstheme="minorBidi"/>
            <w:szCs w:val="25"/>
            <w:lang w:val="en-US" w:bidi="th-TH"/>
          </w:rPr>
          <w:t xml:space="preserve"> in s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07"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08" w:author="SemiA Petnathean" w:date="2020-09-13T16:20:00Z"/>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 xml:space="preserve">contain metadata about the record ownership, permissions </w:t>
      </w:r>
      <w:r w:rsidR="00A20C0C">
        <w:t>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pPr>
        <w:jc w:val="both"/>
        <w:rPr>
          <w:rFonts w:cstheme="minorBidi"/>
          <w:lang w:bidi="th-TH"/>
        </w:rPr>
        <w:pPrChange w:id="109"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7F1E48E"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10" w:author="PCep" w:date="2020-09-11T14:14:00Z">
        <w:r w:rsidR="0049757A">
          <w:t xml:space="preserve"> [</w:t>
        </w:r>
        <w:r w:rsidR="0049757A" w:rsidRPr="0049757A">
          <w:rPr>
            <w:i/>
            <w:iCs/>
            <w:highlight w:val="yellow"/>
            <w:rPrChange w:id="111"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7777777" w:rsidR="00A467AF" w:rsidRDefault="00341727" w:rsidP="00D04BCA">
      <w:pPr>
        <w:jc w:val="both"/>
        <w:rPr>
          <w:ins w:id="112" w:author="SemiA Petnathean" w:date="2020-09-14T05:45:00Z"/>
        </w:rPr>
      </w:pPr>
      <w:r>
        <w:rPr>
          <w:rFonts w:cstheme="minorBidi"/>
          <w:szCs w:val="25"/>
          <w:lang w:bidi="th-TH"/>
        </w:rPr>
        <w:lastRenderedPageBreak/>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w:t>
      </w:r>
      <w:r w:rsidR="00F24961">
        <w:rPr>
          <w:rFonts w:cstheme="minorBidi"/>
          <w:noProof/>
          <w:szCs w:val="25"/>
          <w:lang w:bidi="th-TH"/>
        </w:rPr>
        <mc:AlternateContent>
          <mc:Choice Requires="wpg">
            <w:drawing>
              <wp:anchor distT="0" distB="0" distL="114300" distR="114300" simplePos="0" relativeHeight="251660288" behindDoc="0" locked="0" layoutInCell="1" allowOverlap="1" wp14:anchorId="3C9FBDD2" wp14:editId="53A0E9C4">
                <wp:simplePos x="0" y="0"/>
                <wp:positionH relativeFrom="column">
                  <wp:posOffset>766445</wp:posOffset>
                </wp:positionH>
                <wp:positionV relativeFrom="paragraph">
                  <wp:posOffset>142240</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9"/>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D04BCA" w:rsidRDefault="00D04BCA">
                              <w:pPr>
                                <w:pStyle w:val="Caption"/>
                                <w:rPr>
                                  <w:szCs w:val="25"/>
                                  <w:rPrChange w:id="113" w:author="SemiA Petnathean" w:date="2020-09-14T05:28:00Z">
                                    <w:rPr>
                                      <w:szCs w:val="25"/>
                                    </w:rPr>
                                  </w:rPrChange>
                                </w:rPr>
                                <w:pPrChange w:id="114" w:author="SemiA Petnathean" w:date="2020-09-14T05:28:00Z">
                                  <w:pPr>
                                    <w:jc w:val="both"/>
                                  </w:pPr>
                                </w:pPrChange>
                              </w:pPr>
                              <w:bookmarkStart w:id="115" w:name="_Ref50953823"/>
                              <w:ins w:id="116" w:author="SemiA Petnathean" w:date="2020-09-14T05:28:00Z">
                                <w:r w:rsidRPr="00D04BCA">
                                  <w:rPr>
                                    <w:color w:val="auto"/>
                                    <w:rPrChange w:id="117" w:author="SemiA Petnathean" w:date="2020-09-14T05:28:00Z">
                                      <w:rPr/>
                                    </w:rPrChange>
                                  </w:rPr>
                                  <w:t xml:space="preserve">Figure </w:t>
                                </w:r>
                                <w:r w:rsidRPr="00D04BCA">
                                  <w:rPr>
                                    <w:color w:val="auto"/>
                                    <w:rPrChange w:id="118" w:author="SemiA Petnathean" w:date="2020-09-14T05:28:00Z">
                                      <w:rPr/>
                                    </w:rPrChange>
                                  </w:rPr>
                                  <w:fldChar w:fldCharType="begin"/>
                                </w:r>
                                <w:r w:rsidRPr="00D04BCA">
                                  <w:rPr>
                                    <w:color w:val="auto"/>
                                    <w:rPrChange w:id="119" w:author="SemiA Petnathean" w:date="2020-09-14T05:28:00Z">
                                      <w:rPr/>
                                    </w:rPrChange>
                                  </w:rPr>
                                  <w:instrText xml:space="preserve"> SEQ Figure \* ARABIC </w:instrText>
                                </w:r>
                              </w:ins>
                              <w:r w:rsidRPr="00D04BCA">
                                <w:rPr>
                                  <w:color w:val="auto"/>
                                  <w:rPrChange w:id="120" w:author="SemiA Petnathean" w:date="2020-09-14T05:28:00Z">
                                    <w:rPr/>
                                  </w:rPrChange>
                                </w:rPr>
                                <w:fldChar w:fldCharType="separate"/>
                              </w:r>
                              <w:ins w:id="121" w:author="SemiA Petnathean" w:date="2020-09-14T05:28:00Z">
                                <w:r w:rsidRPr="00D04BCA">
                                  <w:rPr>
                                    <w:noProof/>
                                    <w:color w:val="auto"/>
                                    <w:rPrChange w:id="122" w:author="SemiA Petnathean" w:date="2020-09-14T05:28:00Z">
                                      <w:rPr>
                                        <w:noProof/>
                                      </w:rPr>
                                    </w:rPrChange>
                                  </w:rPr>
                                  <w:t>1</w:t>
                                </w:r>
                                <w:r w:rsidRPr="00D04BCA">
                                  <w:rPr>
                                    <w:color w:val="auto"/>
                                    <w:rPrChange w:id="123" w:author="SemiA Petnathean" w:date="2020-09-14T05:28:00Z">
                                      <w:rPr/>
                                    </w:rPrChange>
                                  </w:rPr>
                                  <w:fldChar w:fldCharType="end"/>
                                </w:r>
                                <w:bookmarkEnd w:id="115"/>
                                <w:r w:rsidRPr="00D04BCA">
                                  <w:rPr>
                                    <w:color w:val="auto"/>
                                    <w:rPrChange w:id="124" w:author="SemiA Petnathean" w:date="2020-09-14T05:28:00Z">
                                      <w:rPr/>
                                    </w:rPrChange>
                                  </w:rPr>
                                  <w:t xml:space="preserve"> Cross-Enterprise Document Sharing – Set b </w:t>
                                </w:r>
                                <w:r w:rsidRPr="00D04BCA">
                                  <w:rPr>
                                    <w:color w:val="auto"/>
                                    <w:rPrChange w:id="125" w:author="SemiA Petnathean" w:date="2020-09-14T05:28:00Z">
                                      <w:rPr/>
                                    </w:rPrChange>
                                  </w:rPr>
                                  <w:fldChar w:fldCharType="begin" w:fldLock="1"/>
                                </w:r>
                                <w:r w:rsidRPr="00D04BCA">
                                  <w:rPr>
                                    <w:color w:val="auto"/>
                                    <w:rPrChange w:id="126" w:author="SemiA Petnathean" w:date="2020-09-14T05:28:00Z">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27" w:author="SemiA Petnathean" w:date="2020-09-14T05:28:00Z">
                                      <w:rPr/>
                                    </w:rPrChange>
                                  </w:rPr>
                                  <w:fldChar w:fldCharType="separate"/>
                                </w:r>
                                <w:r w:rsidRPr="00D04BCA">
                                  <w:rPr>
                                    <w:i w:val="0"/>
                                    <w:noProof/>
                                    <w:color w:val="auto"/>
                                    <w:rPrChange w:id="128" w:author="SemiA Petnathean" w:date="2020-09-14T05:28:00Z">
                                      <w:rPr>
                                        <w:noProof/>
                                      </w:rPr>
                                    </w:rPrChange>
                                  </w:rPr>
                                  <w:t>[27]</w:t>
                                </w:r>
                                <w:r w:rsidRPr="00D04BCA">
                                  <w:rPr>
                                    <w:color w:val="auto"/>
                                    <w:rPrChange w:id="129" w:author="SemiA Petnathean" w:date="2020-09-14T05:28:00Z">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1.2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jezjwMAADgIAAAOAAAAZHJzL2Uyb0RvYy54bWykVdtu4zYQfS/QfyD0&#10;vpHlW2whzsJNmmCBdNdoUuSZpiiLWIlkSdpy+vU9Q0nObYtutw+Wh+RwOHPmHPLi47Gp2UE6r4xe&#10;JdnZKGFSC1MovVslfzzcfFgkzAeuC14bLVfJk/TJx8uff7pobS7HpjJ1IR1DEO3z1q6SKgSbp6kX&#10;lWy4PzNWaiyWxjU8YOh2aeF4i+hNnY5Ho3naGldYZ4T0HrPX3WJyGeOXpRThS1l6GVi9SpBbiF8X&#10;v1v6ppcXPN85bisl+jT4D2TRcKVx6CnUNQ+c7Z16F6pRwhlvynAmTJOaslRCxhpQTTZ6U82tM3sb&#10;a9nl7c6eYAK0b3D64bDi82HjmCrQu0nCNG/Qo3gswxjgtHaXw+fW2Xu7cf3ErhtRvcfSNfSPStgx&#10;wvp0glUeAxOYnC7m5+PzWcIE1iaj5Ww+nnXAiwrdebdPVL8OO+cZUEHfaOd4cX6+GMeWpcPBKeV3&#10;SscqkePX4wTrHU7/zifsCnsnkz5I810xGu6+7u0HtNTyoLaqVuEp0hPNo6T0YaPExnWDF5APiGOV&#10;DmUZwUIbyKfbwamiOyO+eqbNVcX1Tq69Ba/RMfJOX7vH4avjtrWyN6qumTPhUYXqvuIWTc4iXWmx&#10;rxSieEOqb4DVEfbaiH0jdegU6GSNoo32lbI+YS6XzVaCUO5TETPkuXfid2RMGkQ3OxlOp2Tg0Em2&#10;yBIGMU6z5bKjhQ9OBlEN1Q0VdNB48JBt299MgSr4PphYyHfx8BWbZsvlaBZ5eGITsHY+3ErTMDJQ&#10;ArKO4fnhzgfK59mFWF9r+mpD+HarNBN7QGn2JjpEQsIF5wewMXoH93/ScOwiUqOwz4QaD4R6IO39&#10;Yo5sTIj2TqRgFo6Y7rlD812eg55OQh4vZqRYkt08W05gIw7PT5KeTSdTqLgT5mwxnf5PJL2pVUEw&#10;0ikE/lXt2IGDMW2lgoxMB5Feev0D+M9FkRWO22OPwNYUTwAAMoj3lLfiRuGgO+7Dhjvc+uAjXrLw&#10;BZ+yNu0qMb2VsMq4v741T/5oJFYT1uIVWSX+zz2n66P+pNFi4vpguMHYDobeN1eGRIE30opokiZC&#10;PZilM80jHrg1nYIlrgXOWiVhMK8CRljAAynkeh3t7ha60/cWd1cncwL04fjIne2JHdDIz2YgEc/f&#10;8Lvz7bi9hsRKFclPgHYogtk0AKGjFZ8nWK/ev5fj6PX84F/+DQAA//8DAFBLAwQKAAAAAAAAACEA&#10;I5M3/+tPAQDrTwEAFAAAAGRycy9tZWRpYS9pbWFnZTEucG5niVBORw0KGgoAAAANSUhEUgAABJEA&#10;AAKzCAIAAAAhmAviAAAAAXNSR0IArs4c6QAA/8pJREFUeF7s3Xcg1P8fB/Ab9ojS0EZFKlHRlIaG&#10;lLa0tb6VhmhoJ01FQzuNn7Z2SkmhLUrDiIYoDSsr644bv8/dcdadeXR4fv74/eI+7/f79X68P+57&#10;r3t/3u8Pmc1mk3BAAAIQgAAEIAABCEAAAhCAgFgKUMQyKgQFAQhAAAIQgAAEIAABCEAAAhwBMn+e&#10;7cuXL9nZ2VCBAAQgAAEIQAACEIAABCAAgX8rICUl1bFjx7wYiJyNd+jr6//bsNA6BCAAAQhAAAIQ&#10;gAAEIAABCBAC6urq/EwN90bikoAABCAAAQhAAAIQgAAEICC+AsjZxHdsEBkEIAABCEAAAhCAAAQg&#10;AAHkbLgGIAABCEAAAhCAAAQgAAEIiK8AcjbxHRtEBgEIQAACEIAABCAAAQhAoGDfSAMDg6CgIL5I&#10;3759XVxcAAQBCEAAAhCAAAQgAAEIQAAC1S2wZcuWO3fu8Fsh9iCJiori/Sg0Z7O2tkbOVt0Dg/oh&#10;AAEIQAACEIAABCAAAQgQAkTOZm9vLzBnw72RuEIgAAEIQAACEIAABCAAAQiIrwByNvEdG0QGAQhA&#10;AAIQgAAEIAABCEAAORuuAQhAAAIQgAAEIAABCEAAAuIrgJxNfMcGkUEAAhCAAAQgAAEIQAACEEDO&#10;hmsAAhCAAAQgAAEIQAACEICA+AogZxPfsUFkEIAABCAAAQhAAAIQgAAEkLPhGoAABCAAAQhAAAIQ&#10;gAAEICC+AsjZxHdsEBkEIAABCEAAAhCAAAQgAAHkbLgGIAABCEAAAhCAAAQgAAEIiK8AcjbxHRtE&#10;BgEIQAACEIAABCAAAQhAADkbrgEIQAACEIAABCAAAQhAAALiK4CcTXzHBpFBAAIQgAAEIAABCEAA&#10;AhBAzoZrAAIQgAAEIAABCEAAAhCAgPgKIGcT37FBZBCAAAQgAAEIQAACEIAABJCz4RqAAAQgAAEI&#10;QAACEIAABCAgvgLI2cR3bBAZBCAAAQhAAAIQgAAEIAAB5Gy4BiAAAQhAAAIQgAAEIAABCIivAHI2&#10;8R0bRAYBCEAAAhCAAAQgAAEIQAA5G64BCEAAAhCAAAQgAAEIQAAC4iuAnE18xwaRQQACEIAABCAA&#10;AQhAAAIQQM6GawACEIAABCAAAQhAAAIQgID4CiBnE9+xQWQQgAAEIAABCEAAAhCAAASQs+EagAAE&#10;IAABCEAAAhCAAAQgIL4CyNnEd2wQGQQgAAEIQAACEIAABCAAAeRsuAYgAAEIQAACEIAABCAAAQiI&#10;rwCZzWbzojMwMAgKCuJHam1t7eLiIr6Bi3dk2dnZHz58EO8YER0EIAABCEAAAhCAAATyBLp3706h&#10;YDrnX14PW7Zssbe350egrq4eFRWV9yORs/EOfX39wjESORv/JfyjogKhoaH/csDRNgQgAAEIQAAC&#10;EIAABCoiQKPRKvqJF+eLVsDBwaHwiBE5G79+JNMVuZbLcS4xwxYcHPzp06dynItTIAABCEAAAhCA&#10;AAQgIBYCISEhxIdYFoslFtEgiKICyNlEfEV8+fJFT09v4sSJIq4X1UEAAhCAAAQgAAEIQKDaBHr2&#10;7El8iKXT6dXWAiquvADWs1XeTmBJ4isKXV1d3ktSUlLt27cXcQOoDgIQgAAEIAABCEAAAqITCA8P&#10;51eWlZUlKysrurpRUwUESlnPhpytAo7lObVwztaxY8eIiIjylMI5EIAABCAAAQhAAAIQ+CcCkpKS&#10;DAaD1zRytn8yBLxGS8nZcG/kPxwXNA0BCEAAAhCAAAQgAAEIQKAMAeRsuEQgAAEIQAACEIAABCAA&#10;AQiIrwByNvEdG0QGAQhAAAIQgAAEIAABCEAAORuuAQhAAAIQgAAEIAABCEAAAuIrgJxNfMcGkUEA&#10;AhCAAAQgAAEIQAACEEDOhmsAAhCAAAQgAAEIQAACEICA+AogZxPfsUFkEIAABCAAAQhAAAIQgAAE&#10;kLPhGoAABCAAAQhAAAIQgAAEICC+AsjZxHdsEBkEIAABCEAAAhCAAAQgAAHkbLgGIAABCEAAAhCA&#10;AAQgAAEIiK8AcjbxHRtEBgEIQAACEIAABCAAAQhAADkbrgEIQAACEIAABCAAAQhAAALiK4CcTXzH&#10;BpFBAAIQgAAEIAABCEAAAhBAzoZrAAIQgAAEIAABCEAAAhCAgPgKIGcT37FBZBCAAAQgAAEIQAAC&#10;EIAABJCz4RqAAAQgAAEIQAACEIAABCAgvgLI2cR3bBAZBCAAAQhAAAIQgAAEIAAB5Gy4BiAAAQhA&#10;AAIQgAAEIAABCIivAHI28R0bRAYBCEAAAhCAAAQgAAEIQAA5G64BCEAAAhCAAAQgAAEIQAAC4iuA&#10;nE18xwaRQQACEIAABCAAAQhAAAIQQM6GawACEIAABCAAAQhAAAIQgID4CiBnE9+xQWQQgAAEIAAB&#10;CEAAAhCAAASQs+EagAAEIAABCEAAAhCAAAQgIL4CyNnEd2wQGQQgAAEIQAACEIAABCAAAeRsuAYg&#10;AAEIQAACEIAABCAAAQiIrwByNvEdG0QGAQhAAAIQgAAEIAABCEAAORuuAQhAAAIQgAAEIAABCEAA&#10;AuIrgJxNfMcGkUEAAhCAAAQgAAEIQAACECCz2WyegoGBQVBQEF/E2traxcUFQBUVCAkJ0dXV5ZXq&#10;2LFjRERERWvA+RCAAAQECjx69Ih4hwEOBEQloKmpOWLECFHVhnogAIHaKyApKclgMHjxZ2VlycrK&#10;1t6+1OrIt2zZYm9vz++Curp6VFQU70fkbCIeWeRsIgZFdRCAQL7A4sWLjxw5Ag8IiErAwsLC3d1d&#10;VLWhHghAoPYKIGcTk7ErJWfDvZFiMkYIAwIQgAAEIAABCEAAAhCAgAAB5Gy4LCAAAQhAAAIQgAAE&#10;IAABCIivAHI28R0bRAYBCEAAAhCAAAQgAAEIQADr2UR8DWA9m4hBUR0EIJAvUHI9m4KCAnggUH6B&#10;jIyMwidjPVv56XAmBOq2ANazicn4Yg+SmhsI5Gw1Z42WIFDPBIrlbH369PH3969nBuhulQTMzMw8&#10;PT35VSBnq5ImCkOgDgkgZxOTwcQeJGIyEAgDAhCAAAQgAAEIQAACEIBAxQSwnq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KBmBVhMRk7ewWAwWZVunJX0&#10;/OhGR48oRqVrEFqQyeCHmJMjMMaMSO8jO84Hi6jtauyK6HFQIwQgAAEIQIAjgJwN1wEEIACBOitA&#10;//Lw1K5ZPRrJyMg10+o3dNiA7prqnQbM3Ob5lV6xPjPCru/bvft/T/9UPu0T3CArNvDSXtthanIy&#10;Mgpa47e43g5OLtJE2puzNqMMRy7d+yBaRDmbiLrCSni2b9ZAfYMBxkMHG/YbYrHY1mLy1jciirFi&#10;g4OzIQCBCgiI6pssIU3iW6EKjAVOrYgAcraKaOFcCEAAArVKQFrLZMF6p/k9JUlyQ3c88vN58vbN&#10;1ZlUT/vxxrMvxZSRfjE++/pGMvO6KzXA+W1c9JVZqpX/j0aR+viKlOZ9Z9jtXTNSlUJtZ75h06Jx&#10;3RoVaUKpx8xd9uZtqFVjL9x2ia4IDqz0Bhkf9k2acErO7k7AE9+Hfs/v7zNJ97oXQWdXLUyUhgAE&#10;ql2A/sXHbc+8nioyMrLNOhoONRk6oHuHtlp9zNdfjcgSReMi+lZIFKGgjrolUPn//NYtB/QGAhCA&#10;QB0VoCgoyJP5fVPUt10/pQ3r+zWnU2GldZiVcNtxx/24/JyNRKIqNFSSqjxRifqKVCUjK00iy8vL&#10;C/xPElVeQa7yDRMli7ddpCulByakXUbwpbMBSkMmD2nOSyYVdWYfcbFsi/+iVmmcUBgCNSEgrTV8&#10;3urd83tLkmQGOfj5PXj45O3rq7Nk/RynDrU8V9ZXWZwAy/iWRwRfcNUEA9qofQL4L0ztGzNEDAEI&#10;QKAKApLtO7SlEnnM798FlTAyEuMS0nLyf8GMf7pz2qLz3/7++RnzIzEzb0IuJy2NVrTdnLTEQqV4&#10;r9HS07n3XTIyUtLoeSUF11d2H5hZyYlEJWRyQc6ZX6i8TZMEtp3flWIvZqfE/ojhHj/i0ri3OTLS&#10;4zm/+RGfXvSuRwqZxPp26/DFT3wRhQHjTNtIF+0Ti56alEIryHuzkn5xa+NVnpMax/0pNpUPT+fi&#10;sWjpGfxfcSmTElJoJadFBRmUjYozIAABSgPFQt9kkZR72q6b1Jr9+/bxK98K/l4FM5XjW54qfsGF&#10;4YGAYAHkbLgyIAABCNQrgZyorz+YZCnNLlrcpCTqms1Qw/Gr9u1fa6bd1miV528WK/HZldvv/2Sz&#10;Ut5e3r/X5eq7pCjvg7bjurfVXHgn/96htCBXm1mzlixfMkm/jdog22vE5iTp4R5OVqad2+iv9w06&#10;Nc+gRSMVFVUDG8/4kvVllu3N/OVlP3HYhGXbttuMN1nhGV/opsOKNE0q3peAsEJdKf7im9iIqyuH&#10;aqqp68068TYum5uB/g5wHKM7eqtPDPfH/ENCZ4plP4UfV+f17j1jj28MN0mVMV44T0ci7wx61I31&#10;M6dYbXDaaWOiq2u2/vY3IktjpUUHutsYabQz2RPGILGyYt97rB/WXsPIITAnLfyW0yLTzq272d28&#10;YduzecMmOssfE7Vmfji/YsaMZVuct07rrt7rvzPheSmiAIOyTXEGBCAgTEBCuVEDCpudQyv2vRSp&#10;6DcjAr8CEvBVS+lfcOV9XcP9xiaF++5B531d9CMho+C7GXwng8u1uAA7/9DX1y/8mrW1Nf8l/KP8&#10;AsHBwXzGjh07lr8gzoQABCBQusCiRYsKv0v36dOnfGKpp0dJkxUnXsogTs+NubuipxJVodsq3xRO&#10;6VT3SQ2ljfZEM9ls5u/DQ2Uk++2OZBC/pz1c2FpS0/YZnXMS4++f6ItTmlGVLa5kcn5mxpy1GLTM&#10;L5X77/hLFs2oioP2fclMiQ8/OEyB2rC7+boTT6OTfvnadpWU6r0jokR9JcKmPVqqQZXssTkkl/dS&#10;5stNBq2GH/rC/ZEeuq2XDEVlxs3syjVdpC/Fu1K0o0QD6Y+sNSUbmLr+IkS4rb9YNXD2DW5Xix7M&#10;hCc7zDRkySQyRbHDyNUXglPyShCnJT9YrK0x62YStwTt/Y5+irKdbXlemRcnKEjqbnzH6ynt7twW&#10;ku1tntKzk35HHDNTpjbsarHzpo/b6llL3cLpPy9N0TTcFsIdg4STI+XJCiNPxjOF8HOUyzxGjRpV&#10;+BKysLAoswhOgEBdFMg8O0aaLDfuPPcdjc3OCFjXTYos13Nr3l8m53epr48vs7T8b86kAe2btR1o&#10;c/VrLjPh0YEVE/UaUBvqT166bMVhr1c3d1uN6NSk3cJL1216KFNlNG29w+8fsBnbTbXpZN6bpaB6&#10;6EnvLq4c0IRCluq2+ErIH86bb1LYzWUGLQetvxvJeZsr2XINDIGERP43TiRSVlZWDbSIJgQKODg4&#10;FH6XVldX55+GeTak8RCAAATqgUBOxFX7VcsXzrb935++6y77+zkOVub0WlZrkPkMc6PmFGLaJy2X&#10;Ik1KS00psZEGVVGllaZGs/z/XjA/njn0MC3xgdMG4tjk4p/dtIlsZFBQrnJTjQ5qShSlPlab5vVX&#10;a9TCcOzANuwf0ZwZpgodrJizm12+9Lac2Z77GUJK09hIPW8Pkio3XawrJeNS6L9scX+279HjvEcL&#10;ZPqeC9KbOUKp5ImUJkZrb78PurJhdAfy13u7pvfSG+P8MpVzHvOj6+bTcT1NhzbilpLWtbI2lf/o&#10;uvPCD86PFOK2yoIj/yeZRs3VO7RWokjpTV4y1tjS8X8HLDt8OO7o0WTMlE7cVYRNJju5ux5ePaIx&#10;RYhBRoWMcTIEIEBiZcSGBwf4uO9ZOHzc4VSjFefc7fTyEhfWj3ML7MLHuLi5nrrs92J/74iDc+Yd&#10;imo0cOn2Bb2VKE36L3be77xoYLteZroSv5OT/W99HrBr/8rJw3VbqOqb9ZT9nZiT9zYqqJ4jyTpT&#10;HI+u6C3DpjTV1lYh3lgpjdo1lFSbv3ezaTsZgS3zd4PCqNVnAeRs9Xn00XcIQKDeCEh1mrTFae+x&#10;c9euuu2zm6CjnPfmL6W38Pj+EYlHVsybv+5iBHH/H5vFErifpASVv3UjPSz0s4SOhf027rH9gEdI&#10;bHzM+cmcvIZKoRQkJRRZeVkSg5Fb0c0UM5898M9s3LJl/uIwClUiv22RNF2oKwKGn6phaWveJOzk&#10;vtspJFLSnQuRRpaGMsIuE8VOE7feCgnzcZ7aWerH3bVTV99PJ5FSXzx9lyPfoAH/W+sGPXtqU7LD&#10;3oaUfrWRCTxpeUXJvLPS3739xJRXVMzru7z2qHkz+7egkEoxqDdXMzoKAVEIMBNDfb0vbl9qdzph&#10;3LV3D53Gq+dvs1S+b0YEfNXSpWF5vuDKIFG1Zi0c0SDk3IkX3JsxU73c4wdZdiXeM8rXsih6jzpq&#10;nQBytlo3ZAgYAhCAgMgEGJ/PWfadcLHxfy4nD6wboVa+jSGJW3lSgt98LDx/JiTTq0ycrMy0dDor&#10;LTVVUO5YvU3zwlUysZmvl3x938nwb1ev/B01k79IraA3zMjThz3S8n6Waj1o+Tkft+mt2T/u3w4k&#10;VqcQd7KwUhMS+CvgKEpKihSyrJxChTg403GML6GhhdbX5PyKiWMR1Vcnf4VixMkQqM0CkurDltrt&#10;c9s7rknUqWWbfFML+lL+b0aKfdXCqaJcX3BRmo23mtTqu/sxjyQS69e122wzC+7Gs+VvuTbLI/ZK&#10;CSBnqxQbCkEAAhCoCwK0eztWukuMs5vSUT6vO0S+kfcvMif3ENRJqS46WqRQ100nwvN3JEl95Ojs&#10;XdajjYTWV6wNSkOtDs3JyU+9nhBzVvyDxeRs51bJpkmltl3iRYnO85eNlAs8tHLZFamJk9UEPRsu&#10;N977+v2kgvAozYaN6ClHaaCsRCUp9emrI5kd6PM4P6ljJv5JIakOHNaDOJ8iJS1JyqHn7ajJyMll&#10;koiuCXJW0NXTpHy/sv98dN5GdrTgI0e8MtiVNagL1yv6AAGRC1DbTjt0YJrq56MLVt5J5H9RJKpv&#10;RkqpR37gQsuuaZ7HL0R+OP+4yRQz3r3U+E5G5CNcdypEzlZ3xhI9gQAEICBAgJWZmcUm5WRmcPcn&#10;K3qwGLkM5pf7l3wjo1+77z77OpOV8v3dvSsPv5HlFeVI8WGvQ8M8znpydr/OZeQS9zkyOMmFhPYc&#10;2/GqiZ5LjQzNbRwct6+0MHNiGw8mnqHGpucwSExudkUcLE6elZvLnY4rUV+RONiZmdlsEp3Om1KS&#10;HrDQqo/C99MLpu/2jU5J/nT3xrNYZsanAN+gr3+1Kt50ibYLdUVIYJRmE5fPahf74I3atHH8ZXzF&#10;5OKvrZrt/Cwub7IxM/TU2edyQ5fM6S5B+FjZz2mXcn377hfcrC3z/SWPX4PX243gzLNJdNDUIH+9&#10;e/JqQIi/+/a1biE01p/wl/4h3zKI3I1FyqERELxDQm+ezcgmSZ7WQ0wXO+zesWba4PnhPcdrUIXz&#10;4/KHAAQqIUBRHbf3yFy1mDOLll7+wcvaSv1mpLxfP5VVj0SXOf8Noj4/Zr3xfeeZ/fLuwMZ3MpUY&#10;wXpThL8bCfaNFMkONtg3UiSMqAQCECgpUIl9I2kf77tun95VgUyiNOgxZ9fJh5F5OzPm15759uDE&#10;To0UlNX6zj0WGHTQpKlyh9FO/ilsdvar3SM0lJU1TLY9Sc7+dM9pWmcZMrW5sd3ZAGLnQmJ7xRC3&#10;JcaaKjKSsk11xmy695PYtfBvyHWH0W0lyJLtxm1xD4x8e33XFG1pMrXViA2XgpKYhesr2GCRs1ul&#10;/yUX20HEs6nJkmrDl++58jaJs41arM/2CXqqclLyLXpM3nlwkb5a32kb3Z7HcPZUq3DThfsSF1G8&#10;K0ICY0Q6Dehi+4wm+EJkhDvPmWq3fLbZQMMBxkOHDOrT3cB02f/e/+WfTf96c/3Ybpq6gydOm2Y+&#10;bfn/3vJ3nmTG3183qLWCbENNk/WekXcXdOwwaM6Wcw/un9s0RkOSTGnaf+lhv+/5m0Cmvj4211BN&#10;SUahWacRKy9H5G9EJ8igXH8x2DeyXEw4qc4LMOOODJEiSQ07Gp/f1dRHy7tIUxoN3B7A2xD35wWL&#10;llQyVaXbxGWbd25bMclwxLYgztsB3X9VR8kGQ/YEhd46cyeaQfOxaiupOvsO560p78h9va6LpMKE&#10;i5yNeoXXwzs59ZZlC2qDEcdiCt4UhbZczYOCfSOrGbi81ZeybyTn3hfegZytvJylnoecTSSMqAQC&#10;ECgpUImcDYyVFUi5PmfU1vxnD1S2ErErh5xN7IYEAdW4APFN1okdMzjfZJEVdadvc83/Jivj5cYe&#10;8mSKcqcxyxxvRdCFfTNS8C3Po6hXl4p/1UIv1xdcBX2mv1wzePaNlKIIAr6Xqn4l5GzVb1yuFkrJ&#10;2chEBbw5RQMDg6CgIP78IvF8NhcXl3oz3SiyjoaEhOjq6vKqI57PFhERIbKqUREEIFC/BRYvXnzk&#10;yBG+AfF8Nn9///pNUl29Z0YfsbCj7Lm8kLsrQN05zMzMPD09+f0hns/m7u5ed7qHnkAAApUVkJSU&#10;JO5+55Umns8mKytb2ZpQrkoCW7Zssbe351dBPJ8tKiqK92Pd+s9RlZRQGAIQgAAE6rUAK/66lUEn&#10;fRPz0RZXtGxm1rGErV4PLToPAQhAoJYLIGer5QOI8CEAAQhAQEQCFOmGKvKM1ERGt41uDv2ITVVw&#10;QAACEIAABMRCADmbWAwDgoAABCAAgX8voDx42+PPkW9ubjNT4z8R+99HhQggAAEIQKDeCyBnq/eX&#10;AAAgAAEIQAACEIAABCAAATEWQM4mxoOD0CAAAQhAAAIQgAAEIACBei+AnK3eXwIAgAAEIAABCEAA&#10;AhCAAATEWAA5mxgPDkKDAAQgAAEIQAACEIAABOq9AHK2en8JAAACEIAABCAAAQjUGgEWk5HDPxgM&#10;JqvWRI5AIVB5AeRslbdDSQhAAAIQgAAEIACBGhWgf/Fx2zOvp4qMtEzDtnp9jYebDBnQS0erUy/T&#10;2RvdAuKZNRpMTTTGSni2b9ZAfYMBxkMHG/YbYrHY1mLy1jd5D8CuiQDQhlgIIGcTi2FAEBCAAAQg&#10;AAEIQAACZQtIaw2ft3r3/F6SJKkhjq9ePfF54PMkMDjg0hKN8MNzjXqM2vM6vexKxO4Mxmdf30hB&#10;+Sbjw75JE07J2d0JeOL70O/5/X0m6V73IujssnogtMKyCuJ1MRVAziamA4OwIAABCEAAAhCAAAQE&#10;CVAaKCqQC79Aaag749D9q9ZaSd5rp615mFrL2FgJtx133I8TkLMxgi+dDVAaMnlIcyq3T4o6s4+4&#10;WLYt6/O78AprmQzC5QuUNeagggAEIAABCEAAAhCAgNgLNDTeuGl8M2bkGcdz3woHy6KnJqXQBN40&#10;ychISkih8VbEZSX9+hETE/MjLo1z32FOahz3p9jUHH5d9PR0OveHnIz0vELEDyx6WkpGyVsVc9IS&#10;E9IKynLL0fIqYGSkpNHz1+Ex45/unLbo/Le/f37G/EjMLLY8j0Imsb7dOnzxEy0/DIUB40zbSBcd&#10;jSKNlV6h2A8jAhQsgJwNVwYEIAABCEAAAhCAQB0QaDRsZL8GpKwAbz9eZ+hRN9bPnGK1wWmnjYmu&#10;rtn629/4uVXmh/MrZsxYtsV567Tu6r3+OxOelRYd6G5jpNHOZE8Yg8TKin3vsX5Yew0jh8AcUuYn&#10;z71Lzbq26WzjFX5thbG6irJSQ/VR+95k/PLaYNK+sYpKoxaGG/yS89KttCBXm1mzlixfMkm/jdog&#10;22tRDFJ6uIeTlWnnNvrrfYNOzTNo0UhFRdXAxjOeRWIlPrty+/2fbFbK28v797pcfZdZZBwkdKZY&#10;9lP4cXVe794z9vjGcFNGGeOF83Qk8k4r0VhO6RXWgVGup11AzlZPBx7dhgAEIAABCEAAAnVMQFZN&#10;rRmVnfvzG6dfKQ9XjFr1e/zh407bnc94X5iccnDyKLtHacQrrF/u/40/3sju1OHdOw+eWaHz4dQS&#10;u0vN9ccvNteX5YlQlLVN/pti2IR3B6ZkU4ORuhI/k9LC7txnWpwP+/1u34DM+5sXzDn4sdee1/G/&#10;fRY1e+Xs4PaNmMtj/Ti3wC58jIub66nLfi/29444OGfeoUhqiz6jOjNjkhNfuN1kW179+M3Huk3o&#10;0e2nPzMpTQYu3b6gtxKlSf/FzvudFxkqFh0SiU42Vzy2jWpLDzm/algXnVFrLoak8qfiBDV2JK1/&#10;qRXWsRGvP91BzlZ/xho9hQAEIAABCEAAAnVagEzmZFnEDYUk5kfXzafjepoObcTtsLSulbWp/EfX&#10;nRdIJEbwcUePJmOmdJLivNJkspO76+HVI7ipGqck/+D/JNWwmbqWWmOKXJfxiyx6NpdX7DzJTI9K&#10;k++9cJlZZxW5pv1G9G3G+hEdwyBaPXPoYVriA6cNxLHJxT+7aRPZyKCgXOWmGh3UlChKfaw2zeuv&#10;RkzLjR3Yhv0jumDeT/ioUJoYrb39PujKhtEdyF/v7ZreS2+M88tUzvlCGsuo0yNcbzuHnK3eDj06&#10;DgEIQAACEIAABOqUAD0mJo5FllFrTyKlvnj6Lke+QYP8mwhJDXr21KZkh70lkdLfvf3ElFdU5G3r&#10;QZLXHjVvZv8WZUBQJQp9aKbIykiT2ZyDV0paWorEYBA3XtLDQj9L6FjYb+Me2w94hMTGx5yfrESc&#10;Q6VQCnJCiqy8LFEit8z9H/OiUuw0ceutkDAf56mdpX7cXTt19X1id8xSGqtTo4rOcASQs+E6gAAE&#10;IAABCEAAAhCoAwKpfl4v0klKA0cNITpDJFSs1ISE7Px+UZSUFClkWTkSiTOXxvgSGsrf1oPYVeRX&#10;jGj6z2YzU4LffCy8JwmLVfnHfjMjTx/24NzOyTmkWg9afs7HbXpr9o/7twOJtW0ibkw0AqilegSQ&#10;s1WPK2qFAAQgAAEIQAACEKhBgQx/561XY2W6W2+Y2pxEUurTV0cyO9DncX7Gw0z8k0JSHTiMRFLQ&#10;1dOkfL+y/3x03maStOAjR7yISClS0pKkHHrelo6MnFwmicVklncujJtWddHRIoW6bjoRnpXX89RH&#10;js7e+T8I1SBzUkxBr+bGe1+/n1TwCqXZsBE95SgNlJWopTYmtMIaHBA0JUoB5Gyi1ERdEIAABCAA&#10;AQhAAALVLMBKz8gsmuHQojw3jpmw+7PG7BPuG3vKEO1LaFvZz2mXcn377hfcrC3z/SWPX4PX2xHr&#10;1iT05tmMbJLkaT3EdLHD7h1rpg2eH95zPKdMB00N8te7J68GhPi7b1/rFkJj/Ql/6R/yjVgixiAS&#10;OCbn9kfuwZ07YzLzHyDAYrJIzNxcTqtzbMerJnouNTI0t3Fw3L7SwsyJbTyYmNxj03OI5W75JVhE&#10;LkjKzeVVR5ZXlCPFh70ODfM468nZyKTwwYq/tmq287O4vJYzQ0+dfS43dMmc7hLCGyu1wmoeG1Rf&#10;TQLI2aoJFtVCAAIQgAAEIAABCIhagP7J++RuO9fAXFLu061Dh401t5g41sTIcJJzRJfVHm8DTk5p&#10;l7eCjaIy0sXrkk0rrzkDjM2nT5+97+/8W5estDiL2Khqs908j8zpwQo87bz3QkgLmzP7xzTh5Gyd&#10;Fmxb2e+v+3+m5lvD9JbNM1DV6NGWEZvN/np7zyGvGEby41M7z738FelzePO5oFzmh6u7DtwN//Xq&#10;4s6D3r8YCX7Hdl4LyWw59aTXqcUDVWI8j+zadzmy47oTa3pIp4fe2O3qm8j47X149+VXX9/d2O9y&#10;J4qR9vjEdvc3ySypbuZzhjQO2jppVZhavzZ5q+zy3WS6jJvSIdxpyqCBQ4YNHdzXaK635k5v9wXt&#10;OadRBDZGzPaVVqGoBwT11YwAZ/0kryUDA4OgoCB+q9bW1i4uLjUTRF1qJSQkRFdXl9ejjh07RkRE&#10;1KXeoS8QgMA/FFi8ePGRI0f4AfTp08ff3/8fxoOma52AmZmZp6cnP2wLCwt3d/da1wsEDAEIiFxA&#10;UlKSu4UK58jKypKVzXvkgcgbQoWlC2zZssXe3p5/jrq6elRUFO9HzLPh4oEABCAAAQhAAAIQgAAE&#10;ICC+AsjZxHdsEBkEIAABCEAAAhCAAAQgAAHkbLgGIAABCEAAAhCAAAQgAAEIiK8AcjbxHRtEBgEI&#10;QAACEIAABCAAAQhAAHuQiPgawB4kIgZFdRCAQL5AsT1IiF+PGzcOPBAov8DNmzcLn4w9SMpPhzMh&#10;ULcFsAeJmIxvKXuQIGcT8RghZxMxKKqDAASE52ywgUBVBJCzVUUPZSFQgwK0N9tHLk3Z4O08SLF6&#10;WkXOVj2uFa4V+0ZWmAwFIAABCEAAAhCAAAQg8M8F0p5t/m/Ho4CDi9c9TCae5I2jfgpgPVv9HHf0&#10;GgIQgAAEIAABCEBA3AWY3y4snLE3mE4mMz8dmz3vTGTeU9TEPW7EJ2oB5GyiFkV9EIAABCAAAQhA&#10;AAJiIMBKDHl4i1jISRy37gbFkkhMBiOHfzCYxKwVq8ivCl4k/sXgnlCySBkdy/n+0tP/W07hsxhJ&#10;Ec/ve/kGfc8omCdjxgTc5oV20+Pxx3SBlbISvVeNW3hXceb+FQN7Ld6zUPXRkjGLPX5jsk0Mrq0a&#10;DwHr2URMjvVsIgZFdRCAQL7A0aNH7969Cw++gI+PD51O5/04ePBgWVnZCuFERkZ++vSJV0RdXb1T&#10;p04VKl4HTu7fv//q1avrQEfQBQgIE6A/Wqptck939WKjhhRZbbP5uvEXzl04tf/40zhKW1O7VXMn&#10;TB7wdkaLhS+aabdXlaUy/3x+F52poqmnrkTKTf0eEZlpei7ukNrNYkXGdGtUypQH7fVmo0GOjfb8&#10;uL+gCTcsZsz1xaMXXIjMyM7KobYcsev2VZtucsTvc8I9jntHMVix3vsOJM57Fbi5q0TRbjB/3101&#10;Zu4tVZszp1dpuJtO/rv/0eLM44tmbgvr5+JxdJJ6sdOrdBVgPVuV+ERXuJT1bCR2/qGvr1+4RWtr&#10;a/5L+Ef5BYKDg/mMHTt2LH9BnAkBCEAAAhUSUFVV5b/ffv/+vUJliZN37tzJL75ixYqKFsf5EICA&#10;+AvQ/Jaoy/Rx/MIoFCrNa15LqkTHVS/pxC+Z3w9Mm3b2Wy7ndeavg4OlKI2m3cjmnp0dfmjczJNJ&#10;nH8WKVJqrzP8NwxQbUCRHn4sgXceI8ptua1bcDKTnR11c0k3eYqi6YnfzEJ15L5a20Wmu30wN4TC&#10;R27YqTX27iEpnJOZPw8MM9wWzu1GZqSn48pDAaLFl5AoyACzsrJEWzlqK7+Ag4ND4XSM+D6RXxb3&#10;RoouNUZNEIAABCAAAQhAAALiLSAjK00iy8vLcz4Ds9mtxlpNaitoykpGe/ZSs6a53PsQCxcppXMZ&#10;z7bv+DXhv26FqmNKGNnstuzakEKSUR+7xdpYlpYYn8ouD5BE5zk7N1voKBf/qC7XbuRqp8W9ylMF&#10;zqlLAsjZ6tJooi8QgAAEIAABCEAAAuUVoLYdN7GftJCz5QZNNGtW/k/KaY+27E6Zt2OMSuEiUq3V&#10;W/NTOBaTKWswfkwHannDw3kQ4AuU/0oEGgQgAAEIQAACEIAABCBQUiDVx2EfbdE2s6ZkYTq04P/5&#10;Ntx+YnkXUS5Ew1DUGwHkbPVmqNFRCEAAAhCAAAQgAAHRC7CS7tkfotpsGVFkjo3fDisu4NyWmYZD&#10;1t16du2SXyy2fRT9CNSDGpGz1YNBRhchAAEIQAACEIAABKpHgJV41/6kwgr7wcrC6pdv0XXQOMup&#10;/ZvE+eyYtuB/Mcjaqmck6nStyNnq9PCicxCAAAQgAAEIQAACIhSgP3UwNeyXdxhN2PPswcbVLyRZ&#10;Pk72nMPBxec7ixl9f8/mXTci8p5/TVFso9t/3FIX7wdOxkqpPjcepIgwHFRVTwSQs9WTgUY3IQAB&#10;CEAAAhCAAASqLEBt0EpTO//o2KG5RDpFifr1IfH8TO7xMPQPi5Xw3tvT+308s2hjEloz5w5pwKLT&#10;czDRVuVhqHcVIGerd0OODkMAAhCAAAQgAAEIVFJAQm/u/hMn8w5Xx6l9zI+8DOIfrzxte0hI9lrz&#10;IMhvy8ASO1JKKzZQ6KCvL3jZWyXjQbH6IYCcrX6MM3oJAQhAAAIQgAAEIEBiZ2Zms0l0Oq24BTuD&#10;eIFNz8rMu6Ox4HWhRcrmpP945fMyOpN3IvPHzUth/dcsNpAquyDOgEBRAeRsuCIgAAEIQAACEIAA&#10;BOq+ACv2pfuBdXu8EliMT5c2rt579V1y3k2KWRFerjs3nXnPYGc/ObJq77lnMXm3NQovUi6unHeH&#10;54zs10mrz6RFy63nTbV7NezkyWmt8em7XHg4qYgArhpcEBCAAAQgAAEIQAACdV+A0rzPZOu9fr8Z&#10;bFYOsUvIcvNujfI+CMtpj5i/wT08i8VmJvkfXT6jf5u8514LLyKEi9J6mR+ddn9BE+7rUr23Pwt9&#10;fuvY+jmTpto4X7y0b2YXuUo4U1RG2u8wb41ncVfCrs4UQc5WZ4YSHYEABCAAAQhAAAIQECsBakPN&#10;vsNHjTIZqK+hXPmcS0ajb39NBbHqGIKpYQHkbDUMjuYgAAEIQAACEIAABGpMgJGd+icxMSk5I6fG&#10;mixXQ/T0pMTExD/ptGK7S5arME6qdwLI2erdkKPDEIAABCAAAQhAoD4IUJv1MBvf7tMeG2vrpavP&#10;BItVl2mBx2ytra1tT8TqThiuo0wWq+AQjPgJIGcTvzFBRBCAAAQgAAEIQAACVRaQ6DTL5cIl7nHx&#10;xGKDKtcnygpkjFad5YV26fyOCfnr50TZAuqqUwLI2erUcKIzEIAABCAAAQhAAAIQgEAdE0DOVscG&#10;FN2BAAQgAAEIQAACEIAABOqUAHK2OjWc6AwEIAABCEAAAhCAAAQgUMcEkLPVsQFFdyAAAQhAAAIQ&#10;gAAEIACBOiWAnK1ODSc6AwEIQAACEIAABCAAAQjUMQHkbHVsQNEdCEAAAhCAAAQgAAEIQKBOCSBn&#10;q1PDic5AAAIQgAAEIAABCEAAAnVMADlbHRtQdAcCEIAABCAAAQhAAAIQqFMCyNnq1HCiM2InwGIy&#10;cvIOBoPJqmx8rKTnRzc6ekQxKltBKeWYDH6IOTkCY8yI9D6y43ywaBoXRVcKqebr8v6/CsQFQkK7&#10;y0oMeXjrJve4dTcolkQqSUdEVkizSHC88S9bOz8QWlzo0/v3Hvp/TMrJ/xUzJuA2r/2bHo8/plfD&#10;xYAqIQABCEAAAhAQRwHkbOI4KoipzgjQvzw8tWtWj0YyMnLNtPoNHTagu6Z6pwEzt3l+pVeoj4yw&#10;6/t27/7f0z+VzvqENceKDby013aYmpyMjILW+C2ut4OTi7SR9uaszSjDkUv3PogWTc4mgq7QPt8/&#10;tm16DxUiZM0hMyy5x3SLkb3UGsgPPfijQrDFTy61u7lhJxZYrDz7Lvrbt28//mQJoEv+32gF2aYd&#10;9Pv279+/r3YzWRmFVl0N+/c37K3TWklaeZJ7RhnaeeGwUp7tGGu67Ho0QzLnk9vsYdOOh2RxXmJm&#10;xH8n2o56eXypxQp3EQ1IlbxQGAIQgAAEIACBGhFg5x/6+vqFG7S2tua/hH+UXyA4OJjP2LFjx/IX&#10;xJl1VoD588AgKbKiuXsmp4t/X+8c1JAi2XbKxe/M0ruc+8nH5wsj/xxGenIqvSpGRasrWhPNa15L&#10;qkTHVS8FtkDzW6IuqTLjZnalmy+1K6UFJrxFZoxLIVXuecw4j/lTHCMqHWVeQeHd5bwi08exYFCI&#10;EkXomN8PTJt29lsuN5pfBwdLURpNu8Fjyw4/NG7mySTOP0vX5pz72FpTfb5XBi8gZvTeAcr9nT7y&#10;LwV27qu1XWS62wdz26nXh6qqKv/99vv37xW12LlzJ7/4ihUrKloc50MAAhCoMwISEhL898OsrKw6&#10;069a1xEHB4fC6Zi6ujq/C5hnq5HMGI3UZwGKgoI8mQ+gqG+7fkob1vdrTqfCSlNhJdx23HE/jpl/&#10;DlWhoZJU5RmLV1esJhlZaRJZXl5e4BsCVV5BrvItk0ildqWMwIS2S5GTlS5Q5Z5GaTZyja2xclVC&#10;5ZStYHcL07HZrcZaTWpb8B++glhktGcvNWuay53DLFWbmE377v/qO4NEpvJKUxo3acSM+oxZtaoO&#10;LMpDAAIQgAAEaq8AcrbaO3aIvJYKSLbv0JZKJDK/f/M7wMhIjEtI4y9bIjHjn+6ctuj8t79/fsb8&#10;SMzk3ayYk5ZGK9rlnLTEwqW4L9LS07m3XTIyUtLoeXc5CqyuPHrMrOREohYyuVh2xI2mRNuCmi69&#10;K8UCy06J/RHDPX7EpXHvxGSkx3N+8yM+vcwbM2mRH7+R1A30CyZeBMWYJ1nSjfNCKd0tjxaR7rUd&#10;N7GftJBz5QZNNGtWnndcqmp7NcXfV7Y5v8ogqmIleT9403Tk2N7C6i1faDgLAhCAAAQgAIFaLFCe&#10;TxC1uHsIHQLiJ5AT9fUHkyyl2UWLk5REXbMZajh+1b79a8202xqt8vzNIrESn125/f5PNivl7eX9&#10;e12uBoR5H7Qd172t5sI73FVNxJEW5Goza9aS5Usm6bdRG2R7jdicJD3cw8nKtHMb/fW+QafmGbRo&#10;pKKiamDjGc8qXt27zHKYMH952U8cNmHZtu02401WeMazC8qUbFto06V3pXhgb2Ijrq4cqqmmrjfr&#10;xNu4bE6LtN8BjmN0R2/1ieH+WMqR/ujoqdf8RYICfIS5cX9fSnfLgSXqU5TGrF1rRPG3HzHM7qbP&#10;4YUuNLure0yVRd0K6oMABCAAAQhAoPYI8O+SxHo2kdzzivVsImGsW5Wknh4lTVaceImzPik35u6K&#10;nkpUhW6rfFOIH1PdJzWUNtoTTSxtY/4+PFRGst/uSO66JdrDha0lNW2fcRaYMf7+ib44pRlV2eIK&#10;d0kcM+asxaBlfqncf8dfsmhGVRy070tmSnz4wWEK1IbdzdedeBqd9MvXtqukVO8dEZz6ClcnAJf2&#10;aKkGVbLH5pC8FVKZLzcZtBp+6Av3R3rotl4ylLz1bALbDvtTStOldqVEYOmPrDUlG5i6/spb7Ed/&#10;sWrg7BvcrhY7/riaSJMlmusZDyWOwX06NFTOWzEoxIch9Pds4d0t2qbA9WzF6Pgliq1nK1RTcW1B&#10;Vzsz6YnDwKZUMlm6i60f50opfGA9W74G1rPVrbdK9AYCEPhnAljP9s/oizaM9Wy1J4dGpHVVICfi&#10;qv2q5Qtn2/7vT991l/39HAdzJk5ktQaZzzA3ak4hsbLScinSpLTUlEJTWjwMqqJKK00N/m11zI9n&#10;Dj1MS3zgtIE4Nrn4ZzdtIhsZFJSr3FSjg5oSRamP1aZ5/dUatTAcO7AN+0f0tzLvKixOzoo5u9nl&#10;S2/Lme25C7OkNI2N1PPWVgluO1SivE0X60rJwVbov2xxf7bv0eO8Jwtk+p4L0ps5QknYVSFruOb2&#10;A+Lw9ry8aWhj3h2cQnwyhP2+lO7+u4uRkRqf3HjEwknakh9cJpiu90sU+Yah/65vaBkCEIAABCAA&#10;gYoK4N7IiorhfAhUSkCq06QtTnuPnbt21W2f3QQdZd6fnpTewuP7RyQeWTFv/rqLEcT9f2wWS+Cn&#10;cwlqXtZEItHDQj9L6FjYb+Me2w94hMTGx5yfzMlrqBQKiULJW3xGkZWXJTEYuSVywLLiz3z2wD+z&#10;ccuW+QuoKFSJ/MaFt13+pgt1RUAkVA1LW/MmYSf33U4hkZLuXIg0sjSUKStikkSjbpaWwxpzwxQW&#10;o7Dfl9LdMtsVwQn0pw6mhv3yDqMJe94QS9iS768Yu5NqffjQxUcea3uTAh2nLjj/A1mbCLRRBQQg&#10;AAEIQKB2CiBnq53jhqjriADj8znLvhMuNv7P5eSBdSPUyrcxJHFHZErwm4+F58+EZHqVUmJlpqXT&#10;WWmpqYKShGpumxOwkonNfL3k6/tOhn+7euXvqJk6grZhLNmzhiPHDuZlmcJiFPz7UrtbKcCKFaI2&#10;aKWpnX907NBcnsT8cmLr/9gjpvSRJ1GaDt568+zcdsl3j174wt9DtGIN4GwIQAACEIAABGq9AHK2&#10;Wj+E6EAtFqDd27HSXWKc3ZSO8nm9IG5rzu8PmUg+BM2RSXXR0SKFum46EZ6/I0nqI0dn7/wfhHEI&#10;q67E+ZSGWh2ak5Ofej1JL/Qai8lJGaqj7RKBSXSev2ykXOChlcuuSE2crMafYCznQAuLUcjvaaV0&#10;t5wtVuk0Cb25+0+czDtcHad2JDF+fP/JbKCkzJsvpTQdYTdXn/o3NRU5W5WgURgCEIAABCBQiwWQ&#10;s9XiwUPotUOAlZmZxSblZGbwdzXkx81i5DKYX+5f8o2Mfu2+++zrTFbK93f3rjz8xiTLK8qR4sNe&#10;h4Z5nPX8xiTlMnKJ+xwZnBxOQnuO7XjVRM+lRobmNg6O21damDmxjQcTj1Bj03MYJCY3uSIOFifN&#10;ys3lTscVra6EGzszM5tNotN5zxKQHrDQqo/C99MLpu/2jU5J/nT3xrNYZsanAN+gr3+1hLQtvOli&#10;bRfpipDAKM0mLp/VLvbBG7Vp44Ttjs/KyCBUc2nZucV7I8xH2O9L6W5y2fcjFqUrFAs7gzBl07My&#10;S6wnFFokr7R09yEDVD4H+OevYSNqymljPFynfLOwteOPAlFCAAIQgAAEIFAhAf5uJdg3UiQ7xmDf&#10;SJEw1plKaB/vu26f3lWBTKI06DFn18mHkXk7M+b1MPPtwYmdGikoq/Wdeyww6KBJU+UOo538OfsE&#10;Zr/aPUJDWVnDZNuTuIh7TtM6y5CpzY3tzgbEc3ZUTA9xW2KsqSIjKdtUZ8ymez+JvSH/hlx3GN1W&#10;gizZbtwW98DIt9d3TdGWJlNbjdhwKSiJWai65LwtGXkhMH/7X3KxHdScSiJLqg1fvufK2yTOJpax&#10;Ptsn6KnKScm36DF558FF+mp9p210ex5DZCEC2i696dK7IiQwRqTTgC62z2gCr4TsCC/X7VO7EE8q&#10;pyh3m2Z/+D5vg8tChwAf7qtCfl9adwvVWmzfSMF0nPMzw+8d32qhLUsE2KjPwj1nn37nbgYqTLtE&#10;J5lx99cN0h1sc/y278Nr+xaNm77nZeGtM7FvZL4Y9o2sM2+V6AgEIPBvBbBv5L/157deyr6RZOIk&#10;Xo5nYGAQFBTEz/esra1dXFwqlP7hZEIgJCREV1eXR9GxY8eIiAiwQAACFRZIvTF3RrjNzQ3lXMxW&#10;4forVYD+aKm26ZsFoc9Wt6/oDZuVaC/rd/Dr4J+0BhrdDbSbFJljY7xe183Ie0Jg4Oau5VvrV4nW&#10;a0eR5s2bx8XF8WL9/v17mzZtKhS3o6Pj2rVreUVWrFjh7OxcoeI4GQIQgECdEZCUlCRu5uF1Jysr&#10;S1ZWts50rXZ1ZMuWLfb29vyY1dXVo6KieD/i3sjaNZSIFgL1QYAZffHi35EzOtfrjESuhe6AESOH&#10;9yuWsNWH8UcfIQABCEAAAhAoKoCcDVcEBCAgJgKs+OtWBp30TcxHW1zRspnZVizfnhjZqX8SE5OS&#10;M3L+gRo9PSkxMfFPOg37kfwDfTQJAQhAAAIQ+GcCYvmh6J9poGEIQOAfClCkG6rIM1ITGd02ujn0&#10;IzZVEbOD2qyH2fh2n/bYWFsvXX0muOajowUesyVuW7c9Eas7YbhO3saSNR8GWoQABCAAAQhAoIYF&#10;kLPVMDiagwAEhAooD972+HPkm5vbzNTE8bZIiU6zXC5c4h4XTyw2qPmBlDFadZbX/qXzOya0qYFF&#10;dTXfR7QIAQhAAAIQgEBJAeRsuCogAAEIQAACEIAABCAAAQiIrwByNvEdG0QGAQhAoL4KsGJdJ5ju&#10;/YyFe/X1AkC/IQABCECgiAByNlwQEIAABCAgdgIsekZ6NlI2sRsXBAQBCEAAAv9EADnbP2FHoxCA&#10;AAQgAAEIQAACEIAABMolgJytXEw4CQKVFGAxGTl5B4PBZFWyFhIr6fnRjY4eUXnPu6xsNQLLMRn8&#10;EHNyBMaYEel9ZMf5YNE0LoquFFLN1+X9fxWIC2yEdLdoo/ktldAjTivkKSSioueUP3BGUsTz+16+&#10;Qd8zhF5KrMSQh7duco9bd4NiSaSS41ssxMKEvIu07Eui+JWU8/2lp/83gY8/KPwSMybgNi+2mx6P&#10;P6aL9DpGZRCAAAQgAIE6LICcrQ4PLrr27wXoXx6e2jWrRyMZGblmWv2GDhvQXVO904CZ2zy/0isU&#10;HCPs+r7du//39E+lsz5hzbFiAy/ttR2mJicjo6A1fovr7eDkIm2kvTlrM8pw5NK9D6JFk7OJoCu0&#10;z/ePbZveQ4UIWXPIDEvuMd1iZC+1BvJDD/6oEGzxk4V3l/7lwfHtMw0ay0rLNu01e4erDyeB5uot&#10;H67O1Ruz9sCN4MTop2ecrfo1k5WWUdQas/6Qm19k8UyGGe0yVElKuvAhozTqRFwZY8uMub5QX6un&#10;yVizoT01tc32v8sS2NPcsBMLLFaefRf97du3H3+yBIxv8v9GK8g27aDft3///n21m8nKKLTqati/&#10;v2FvndZK0sqT3DPKuCRKNkt7vcN86MQt3mllvcTMiP9OxBX18vhSixXuIrqiqjTgKAwBCEAAAhCo&#10;HQLs/ENfX79wxMRDgPgv4R/lFwgOLnhqU8eOHctfEGfWWQHmzwODpMiK5u6ZnC7+fb1zUEOKZNsp&#10;F78zS+9y7icfny+M/HMY6cmp9KoYFa2uaE00r3ktqRIdV70U2ALNb4m6pMqMm9mVbr7UrpQWmPAW&#10;mTEuhVS55zHjPOZPcYyodJR5BUvpLjP28BApkrTpyeTCjdC8/mtJleyy9lVu/m//nhkjR5bsvfMj&#10;f/gKnc8I2z5Id+zybXtcDvCOnVM7KQ0+WMblwIhyW27rFpzMZGdH3VzSTZ6iaHrit6AriBO+TB/H&#10;giuHaLrI+DK/H5g27ew3brDMXwcHS1EaTbvBG9vs8EPjZp5M4vyz9EuiiHGG/4YBqg0o0sOPJRS3&#10;F/JS7qu1XWS62wfzwQSMGfFnM8xwW7ggwYKzVVVV+f/Z+v79e0WHfufOnfziK1asqGhxnA8BCECg&#10;zghISBQ8YicrK6vO9KvWdcTBwaFwOqaurs7vAubZakdqjShrsQBFQUGezI9fUd92/ZQ2rO/XnE6F&#10;ldYpVsJtxx334/h7MFAVGipJVV6heHXFapKRlSaR5eXlBb4hUOUVqvR861K7UkZgQntMkZOVLlDl&#10;nkZpNnKNrbFy5ZF4JUvpLkVWVoZMpkrLSBdpRIbzs7S0DP+XkvLy0mSyvGKDYhFyTmCE+MvYel/f&#10;s3659VLuMUONkaY/1qxV6W/GTAkjm92WXRtSSDLqY7dYG8vSEuNT2eXta+HxZbNbjbWa1FbQA/Bk&#10;tGcvNWuay53wK/WSKNRuxrPtO35N+K+bgPpKeam8geM8CEAAAhCAAAS4n3LAAAEI1KyAZPsObakk&#10;VsLv3/x2GRmJcQlpBffQMeOf7py26Py3v39+xvxIzOTdNJeTlkYrGmlOWmLhUtwXaenp3NsuGRkp&#10;afS8u+0EVleeTjOzkhOJWsjkkrmHgLYFNU0qtSvFXsxOif0Rwz1+xKVx78RkpMdzfvMjPr3MGzNp&#10;kR+/kdQN9AsmXgixkj48ScG/L6W75dEq3zkSunNtzJoVvPOmPbztrzV6dGviNzmpcfn9j03hjiKd&#10;J/IjIUOitXprflrEYjJlDcaP6VCph2pT246b2K9o0lkQudygiYWDK7NLaY+27E6Zt2OMSsn/lJTy&#10;UpnV4gQIQAACEIAABIoIIGfDBQGBGhbIifr6g0mW0uyixUlKoq7ZDDUcv2rf/rVm2m2NVnn+ZpFY&#10;ic+u3H7/J5uV8vby/r0uVwPCvA/ajuveVnPhnfwlTGlBrjazZi1ZvmSSfhu1QbbXiLVV6eEeTlam&#10;ndvor/cNOjXPoEUjFRVVAxvPeFbx6t5llqPDzF9e9hOHTVi2bbvNeJMVnvGFZnRKti206dK7Ujyw&#10;N7ERV1cO1VRT15t14m1cNjcD/R3gOEZ39FafGO6PpRzpj46ees1fJCjAh1tW2O9L6W45sCp2CoVS&#10;+G033cfjRQdeysbK+PbowEx9dbUOY3c9/8nZZYSV+Ttwz8S+s44HxRdaFEcL/p9vw+0nlncRNFVW&#10;sViqeHaqj8M+2qJtZk1L5vSlvFTFRlEcAhCAAAQgUA8FkLPVw0FHl/+JAHFDMidH+3Fvw5pz32X1&#10;lmywVCdyiOtr5x/LGX/g8A7HE5dXaL12cbwQzaQ0Gbh0+4LeSpQm/Rc773deNFBd36yn7O/EnLzE&#10;ifXj3AK78DEubq6nLvu92N874uCceYciqS36jOrMjElOfOF2k2159eM3H+s2oUe3n/7MLladoWKZ&#10;/c8K2DJufuCgI9dO7N3/v5sHhsul5++PIbDtmGZCmi69K8X7aaTR1/rU8QUdqEzZ1noduFEqqDeR&#10;Vx5n7zSts+Cgs587jh5GHMZ9e0w7/T0vSME+TJKw35OEd1egVG7ENfs1hY6NpwJSyn2XYrEaM3xv&#10;P2/HS9lIlEZ6UxyPrugtw6Y01dbmzFxRGrVrKKk2f+9m03bcGy9ZcQHntsw0HLLu1rNrl/xiRb4h&#10;TZkXRuETWEn37A9RbbaMKDnHVspLFWoCJ0MAAhCAAAQgwBNAzoYrAQI1IpATcdV+1fKFs23/96fv&#10;usv+fo6DlYl2ZbUGmc8wN2pOIbGy0nIp0qS01JIf/6mKKq00Nfi30zE/njn0MC3xgdMG4tjk4p/d&#10;tIlsZFBQrnJTjQ5qShSlPlab5vVXa9TCcOzANuwf0d/KvKuweP9ZMWc3u3zpbTmzPXciR0rT2Eg9&#10;7y48wW2HSpS36WJdKSmv0H/Z4v5s36PHeU8WyPQ9F6Q3c4SSsCGSNVxz+wFxeHte3jS0MW+2R4hP&#10;hrDfl9Jdwc1SWxtOnVHomDZMW0HAwrXyXFaZj24/0zAb04Z/kyNVa9bCEQ1Czp14wb0PNtXLPX6Q&#10;ZVf+hJp8i66DxllO7d8kzmfHtAX/i/l3WRsr8a79SYUV9tzLuOhRyktlmLDi3r/8JPAJAJlf/V/H&#10;lEcU50AAAhCAAATqpABytjo5rOiU+AlIdZq0xWnvsXPXrrrts5ugo8z705PSW3h8/4jEIyvmzV93&#10;MYK4/4/NYgn8HC5B5X+sp4eFfpbQsbDfxj22H/AIiY2POT+Zk9dQidvuKJS8/IEiKy9LYjByKzwF&#10;lPnsgX9m45Yt89c8UagS+Y0Lb7v8TRfqioBhompY2po3CTu573YKiZR050KkkaVhweYewsZVolE3&#10;S8thjblhCotR2O9L6a7g5igKqlqdCx0dWytJVu6Cy3rs8aTtqEIpG2cjlfFWk1p9dz/mkURi/bp2&#10;m21m0Zb/Nk1RbKPbf9xSF+8HTsZKqT43HhBGNXLQnzqYGvbLO4wm7HmT8WDj6heSLB8ne87h4OLz&#10;ncWMvr9n864bEaW8VHasPy9OMzBeefVToecY0L/eXDOs+5ijX/5dglp23DgDAhCAAAQgUL0CyNmq&#10;1xe1Q6BUAcbnc5Z9J1xs/J/LyQPrRqiVb2NIYov2lOA3HwvPnwnJ9Cqlz8pMS6ez0lJTBX1Grua2&#10;OQErmdjM10u+vu9k+LerV/6OmqlTvmVbDUeOHczLMoXFKPj3pXa3UoDCC7ESvsdkFLyc9cTjSetR&#10;Y4gdaQof8gMXWnZN8zx+IfLD+cdNppg1KlmfhNbMuUMasOj0nBrKY6gNWmlq5x8dOzSXp6dTlKhf&#10;H97NOx6G/mGxEt57e3q/jy/lpbI4KaqjXDz3dfX7z3DoGu6eqezkx5tHGM642XKr5/+mqpVVHK9D&#10;AAIQgAAE6qwAcrY6O7ToWC0QoN3bsdJdYpzdlI7yedHyVr1xDzKRfAiaI5PqoqNFCnXddCI8fzIi&#10;9ZGjs7fgJywXIAirrgQTpaFWh+bk5KdeTwrfpUZsVUicWR1tlwhMovP8ZSPlAg+tXHZFauJktYpu&#10;jigsRiG/p5XSXRFfQpn+F25GFmSgtBe3H7cYNaZEByW6zPlvEPX5MeuN7zvP7Cd4klFasYFCB319&#10;Ads1ijhmXnUSenP3nziZd7g6Tu2oYn7kZRD/eOVp20NCsteaB0F+WwaW8lI5YqOojnC+dXJU4v6J&#10;Y/eFfHKdPHbH5557bh2bpFa+zL0cLeAUCEAAAhCAQC0UQM5WCwcNIdcuAVZmZhablJOZwd/VkB8/&#10;i5HLYH65f8k3Mvq1++6zrzNZKd/f3bvy8BuTeLiXHCk+7HVomMdZz29MUi4jl7jPkcHJ4SS059iO&#10;V030XGpkaG7j4Lh9pYWZE9t4MPEINTY9h0FicpMr4mBx0qzcXO50XNHqSvixMzOz2SQ6nfcsAekB&#10;C636KHw/vWD6bt/olORPd288i2VmfArwDfr6V0tI28KbLtZ2ka4ICYzSbOLyWe1iH7xRmzau0K74&#10;RcJmZWQQqrm07NzivRHmI+z3pXQ3udg0FtEo8WB0Ji27yFCyOb/l63HCyc3KIp5OnpZSeG1i1udL&#10;Nps+t+vFz8Ho/rf8mo8am79UsFA3KK0nLxzb5POLnIHTO+WnKvQfr3xeRudt+cn8cfNSWP81iw3K&#10;NzFLKjq+hVpiZxADz6ZnZZZY9Ci0SPX/8VHbTDx8ebNBxs+4xJ/J7W3On1mgLezRBNUfDFqAAAQg&#10;AAEIiIcA/+na+vr6hSOytraudc8OF4eAg4OD+YwdO3YUh5AQwz8UoH2877p9eldiiwpKgx5zdp18&#10;GJlbJJrMtwcndmqkoKzWd+6xwKCDJk2VO4x28k8hzsl+tXuEhrKyhsm2J3ER94iNE2XI1ObGdmcD&#10;4pnEq+khbkuMNVVkJGWb6ozZdO8ng83+G3LdYXRbCbJku3Fb3AMj317fNUVbmkxtNWLDpaAkZqHq&#10;kjkV8A/mb/9LLraDmlNJZEm14cv3XHmbRLzOjPXZPkFPVU5KvkWPyTsPLtJX6ztto9vzGOIDvoC2&#10;S2+69K4ICYwR6TSgi+0zmsCxy47wct0+tQvxpHKKcrdp9ofvfymqKtCHW5MAN86vS+tufgTEUJ7Y&#10;MUOXO5S6kzcd4jbK0dtvbdS0QC8h0u/07nkGnPWKFIWWnXv05Bz63Tq1bShFbTz16l9+h2iPlnbs&#10;v+sTMXKCDvrLNYNn3+BcCLyD/nJ1ZymyTMve5la2S+dOmmxzJpTIHgUdNL8l6jJ9HL/kVSx4fDkF&#10;M8PvHd9qoS1LdKhRn4V7zj79XmYRwS0SDDH7B0lJDz+WUPIEgS/lvlrbRaa7fXDxYStUnPHl8HAV&#10;5f6OwYIvgbwzVVULHsf3/ft3YfEJ+/3OnTv5b9crVqyoaHGcDwEIQKDOCEhIFNzNkJWVVWf6Ves6&#10;4uDgUDgdU1dX53eBTPyL95qBgQFxpwv/PCJnc3FxEY+8sjZFERISoqury4uYyNkiIiJqU/SIFQJi&#10;IpB6Y+6McJubG8q5mE1Moq5IGFlfn/tnag3u2qScNzswUz4HvvqczFZQ1dTrpqEs9I5R+qOl2qZv&#10;FoQ+W92+oneVViT8Kp3LeL2um5H3hMDAzQVbYpaokPnr3XumTo82pd0U2bx587i4OF5RImdr06ZN&#10;heJydHRcu3YtrwiRszk7O1eoOE6GAAQgUGcEJCUliZt5eN0hcjZZWdk607Xa1ZEtW7YQW3vxYyZy&#10;tqioKN6P5fy4ULv6i2ghAIFaLcCMvnjx78gZnevyGia5doZDyp2wEaNJbajZd/ioUSYD9UtJ2Gr1&#10;qBcLntqyW+kJW13qLPoCAQhAAAIQKF0AORuuEAhAQEwEWPHXrQw66ZuYj7a4omUzs2CPezGJr/aE&#10;wchO/ZOYmJSckSNmMdPTkxITE/+k0/IWXYpZeAgHAhCAAAQgIKYCyNnEdGAQFgTqnwBFuqGKPCM1&#10;kdFto5tDP2JTFRwVF6A262E2vt2nPTbW1ktXnylYXlvxmqqhBC3wmC1x373tiVjdCcN1lCv5JPJq&#10;CAxVQgACEIAABMRbADmbeI8PooNAfRJQHrzt8efINze3mWFr98qOu0SnWS4XLnGPiycWG1S2muop&#10;J2O06iwvtkvnd0xoI7YL7qqn96gVAhCAAAQgUGkB5GyVpkNBCEAAAhCAAAQgAAEIQAAC1S6AnK3a&#10;idEABCAAAQhAAAIQgAAEIACBSgsgZ6s0HQpCAAIQgAAEIAABCEAAAhCodgHkbNVOjAYgAAEIQAAC&#10;EIAABCAAAQhUWgA5W6XpUBACEIAABCAAAQhAAAIQgEC1CyBnq3ZiNAABCEAAAhCAAAQgAAEIQKDS&#10;AsjZKk2HghCAAAQgAAEIQAACEIAABKpdADlbtROjAQhAAAIQgAAEIAABCEAAApUWQM5WaToUhAAE&#10;IAABCEAAAhCAAAQgUO0CyNmqnRgNQAACEIAABCAAAQhAAAIQqLQAcrZK06EgBCAAAQhAAAIQgAAE&#10;IACBahdAzlbtxGgAAhCAAAQgAAEIQAACEIBApQWQs1WaDgUhAAEIQAACEIAABCAAAQhUuwBytmon&#10;RgMQgAAEIAABCEAAAhCAAAQqLYCcrdJ0KAgBCEAAAhCAAAQgAAEIQKDaBZCzVTsxGoAABCAAAQhA&#10;AAIQgAAEIFBpAeRslaZDQQhAAAIQgAAEIAABCEAAAtUugJyt2onRAAQgAAEIQAACEIAABCAAgUoL&#10;IGerNB0KQgACEIAABCAAAQhAAAIQqHYB5GzVTowGIAABCEAAAhCAAAQgAAEIVFoAOVul6VAQAhCA&#10;AAQgAAEIQAACEIBAtQsgZ6t2YjQAAQhAAAIQgAAEIAABCECg0gLI2SpNh4IQgAAEIAABCEAAAhCA&#10;AASqXQA5W7UTowEIQAACEIAABCAAAQhAAAKVFkDOVmk6FIQABCAAAQhAAAIQgAAEIFDtAsjZqp0Y&#10;DUAAAhCAAAQgAAEIQAACEKi0AHK2StOhIAQgAAEIQAACEIAABCAAgWoXQM5W7cRoAAIQgAAEIAAB&#10;CEAAAhCAQKUFkLNVmg4FIQABCEAAAhCAAAQgAAEIVLsAcrZqJ0YDEIAABCAAAQhAAAIQgAAEKi2A&#10;nK3SdCgIAQhAAAIQgAAEIAABCECg2gWQs1U7MRqAAAQgAAEIQAACEIAABCBQaQHkbJWmQ0EIQAAC&#10;EIAABCAAAQhAAALVLoCcrdqJ0QAEIAABCEAAAhCAAAQgAIFKCyBnqzQdCkIAAhCAAAQgAAEIQAAC&#10;EKh2AeRs1U6MBiAAAQhAAAIQgAAEIAABCFRaADlbpelQEAIQgAAEIAABCEAAAhCAQLULIGerdmI0&#10;AAEIQAACEIAABCAAAQhAoNICyNkqTYeCEIAABCAAAQhUUoDFZOTkHQwGk1XJWkoWYyU9P7rR0SOK&#10;IbIaxbiijEjvIzvOB9eLvorxMCA0CNSEAHK2mlBGGxCAAAQgAAEIFBKgf/Fx2zOvp4qMjGyzjoZD&#10;TYYO6N6hrVYf8/VXI7KqBMUIu75v9+7/Pf0jujSwtHhYCc/2zRqobzDAeOhgw35DLBbbWkze+qYm&#10;kqi0N2dtRhmOXLr3QbSw5pjxL0+snDjYaPBwk6GD++obGFtuvfkxo0q8KAwBCPwjAeRs/wgezUIA&#10;AhCAAATqr4C01vB5q3fP7y1Jkhnk4Of34OGTt6+vzpL1c5w61PJcTBXyLakBzm/joq/MUi31Aw7j&#10;s69vJLPK/IwP+yZNOCVndyfgie9Dv+f395mke92LoLPzKxZRMwLjVOoxc5e9eRuqsE6kvdo7pufY&#10;/1HnuPn4ed9/6Ofvf3uj5rPFfQdae/yoes+rTIcKIACBigkgZ6uYF86GAAQgAAEIQEAkApQGivLk&#10;gpqUe9qum9Sa/fv28SvfqpJUUBUaKkmVGiAr4bbjjvtxVWmEWz8j+NLZAKUhk4c052VOijqzj7hY&#10;ts3/aCWqZoT2hSqvICf4RdYv94UT1rzoaH9+h2mbPAyp5gPXntsz9NeRmZN3vaOLZARRCQQgUGMC&#10;yNlqjBoNQQACEIAABCBQioCEcqMGFDY7h0YrdlJOWmJCWk7JkjnpScmZJVOvnLS0IjXkpCdyT6Nl&#10;0VgkZvzTndMWnf/298/PmB+JmbwpPXp6OpHFsGjpGTkkekrsjxju8SMujXvbISM9nvObH/Hpxe5C&#10;pJBJrG+3Dl/8xG9OYcA40zbSRBmBzXAqY9FTk1JoJYIuHEFBR4V1nJmVnJhGZ5HJhXLeQjz0586b&#10;rv1uOHL+NI0i83CUZuPmj2+dGbBn6+V4VlbSL26veJ3MSY3j/hSbWsRZUACVxMKlDwEIVEUAOVtV&#10;9FAWAhCAAAQgAAERCWS+uen1iSHXbfQoTX6mkRbkajNr1pLlSybpt1EbZHstf28R+qeLS8dOtHO9&#10;4rbWtIeh+fwlS5Yu23Ij/Iv3Qdtx3dtqLryTtyouK+S41XQb59PHdy4e20d31rnExGdXbr//k81K&#10;eXt5/16Xq8/e3HJaZNq5dTe7mzdsezZv2ETH9l7w1ZVDNdXU9WadeBuXzekb7XeA4xjd0Vt9Yrg/&#10;8g8JnSmW/RR+XJ3Xu/eMPb4x3LkrGeOF83QkWMWaeZfJSQyjbqyfOcVqg9NOGxNdXbP1t79xkqW0&#10;8OIRLH/M+bWQjjN/edlPHDZh2bbtNuNNVnjG8+/DLBRXzutbd6MZEp179lYsPjQyPQ17yLNT/G75&#10;pKZFB7rbGGm0M9kTxiCxsmLfe6wf1l7DyCGQl7QJCKBkqLb3IsqLJaKLBNVAoN4KsPMPfX39wgjW&#10;1tb8l/CP8gsEBwfzGTt27Fj+gjgTAhCAAAQqJKCqqsp/v/3+/XuFyhIn79y5k198xYoVFS2O80Ug&#10;kHl2jDRZZqjT6/cvH15yXtCvuZL6kJXXo+j5VTNjzloMWuaXyvmZGX/JohlVcdC+Lww2mx64XldB&#10;b+O7XM4Lv06OUpZobXHowcvIlL9/oi9OaUZVtriSySt0erT6zJu8f8ddnGHpmkD8i/ZwYWtJTdtn&#10;nHayk35HHDNTpjbsarHzpo/b6llL3cJz2emPrDUlG5i6/mLyQqG/WDVw9g1uHMUOZsKTHWYasmQS&#10;maLYYeTqC8EpeUWKNkOUSn6wWFtj1s0kbgW09zv6Kcp2tiX6JigCoR3PfLnJoNXwQ184HWfTQ7f1&#10;kqGozLiZXSyo1P+ZyZDJiubu3I4XPehPbTpIkCS7bQom6si8OEFBUpfnSAR1d24LyfY2TwkXwQFk&#10;CMBiVwBLgB9+JSYCEhIS/PfDrKwsMYmqHobh4OBQOB1TV1fnI2Cerd5m6+g4BCAAAQhA4N8LMBND&#10;fb0vbl9qdzph3LV3D53Gq+cvRmN+PHPoYVriA6cNxLHJxT+7aRPZyKCgDBLj8/374bnNWrXmfMyk&#10;NDPs15Ec94vW3qCdsqJKK02NZgWfbbL//o29vW3V+eAUFqXZ+HXLDYtPPMk0aq7eobUSRUpv8pKx&#10;xpaO/ztgqS1BUui/bHF/tu/R47xt9DN9zwXpzRyhJACL0sRo7e33QVc2jO5A/npv1/ReemOcX6aW&#10;PJH50XXz6biepkMbcV+T1rWyNpX/6LrzAklABJpCOs6KObvZ5Utvy5ntuZ+vpTSNjdQF7UHCZrHY&#10;bJKQGyclJHlFuBN0FOLuzoKD/5MQeYYALFIFsP79xYYIIFB7BZCz1d6xQ+QQgAAEIACBWi8gqT5s&#10;qd0+t73jmkSdWrbJt1C+Qw8L/SyhY2G/jXtsP+AREhsfc36yEonSqKmKFOvnt4KHsJHlGjdpwMtF&#10;JKgFaQyl9ZQ1yzp+c52p367r2DVXaW20ZAR4kSkUkrS8omShl6galrbmTcJO7rudQiIl3bkQaWRp&#10;KKgor4hip4lbb4WE+ThP7Sz14+7aqavvpxdvJvXF03c58g0a8CczGvTsqU3JDnvLPbFYBMI6nvns&#10;gX9m45YtOevlOAeFKiFw20jZ1q2aUtm0PwmpJTfgZKck/2WTZdpocBNeIYdQ+RKhciqoGFatv2DR&#10;AQj8GwHkbP/GHa1CAAIQgAAEIJAvQG077dCBaaqfjy5YeSeRn2gQ9+ilBL/5WHjjDxaLeJXSYsp6&#10;226x53ee/pDBSHh6+mas4br1E1UEcFKaDnd8Fvbk2GKDbJ/dMw0HrnlUXnMlE5v5esnX950M/3b1&#10;yt9RM3UEpDjMyNOHPdLyapRqPWj5OR+36a3ZP+7fDiyxLyNxgxMrNSGBvyCOoqSkSCHLCt73UXDH&#10;WZlp6XRWWqqATKxor6R7DhvQmMIIf/26xLPumN9CPiSyGvQfOUS5NAlh8kLKlAervPA4DwIQECiA&#10;nA0XBgQgAAEIQAAC/1qAojpu75G5ajFnFi29/IOXtUl10dEihbpuOhGen3qkPnJ09ub8oNRj4uwZ&#10;EwxyvQ87nY0wOBTgZacvKPth/brl7kdT7Tt/v3dIwGEzpQ9nz/H6SSYROVTpXZboPH/ZSLnAQyuX&#10;XZGaOFlN4IRWbrz39ftJBfVQmg0b0VOO0kBZiXd6QTNKffrqSGYH+jzOT/GYiX9SSKoDhwkKQkjH&#10;aQ21OjQnJz/1elJ4Go/FLLlxptKolct6yyfeO3P9d9GZNvr785ffUnUXrZ/WkvMBkCIlLUnKodN5&#10;JzFycpkkojp2afKC0cqD9a+vMLQPgdotgJytdo8foocABCAAAQjUUgFWegaxSQYjMz2D2wGKiuku&#10;16UdE68umekYyEltJLTn2I5XTfRcamRobuPguH2lhZkT23gwkZzRn9tP2fVDvVfPIaPGjR3Rs5UU&#10;kWzkH7mMXBKDweBmZGxa5Nkdh4M5WZ58pwkjuiiod+BkUvKKcqT4sNehYR5nPYlHwbGYLFIOLbt4&#10;DkdpNnH5rHaxD96oTRtXaIlcEWxW/LVVs52fxeVNBWaGnjr7XG7okjndiVm5Is381Layn9Mu5fr2&#10;3S+4WVvm+0sevwavtxvBra5YBMI6Lj1goVUfhe+nF0zf7Rudkvzp7o1nscyMTwG+QV+Ti14DUrqr&#10;zh6Z0vDBhsUn+Qkv8fgBnw0LjqaZHbhg35eX4Up00NQgf7178mpAiL/79rVuITTWn/CX/iE/WwuT&#10;rwpWLb1METYExESAvxsJ9o0Uye402DdSJIyoBAIQgECZAtg3skwiMT6B9vH+iR0zuioQGy4q6k7f&#10;5vowkrd3YcbLjT3kyRTlTmOWOd6KoLPTQ9yWGGuqyEjKNtUZs+neT2LTSOKgv9rRv7FEwfYZZKqi&#10;+tBND+OzP91zmtZZhkxtbmx3NiCeyYjcO0azY+d+ExeuXGs7x3L15Y/cLRazX+0eoaGsrGGy7VHU&#10;q0ubxmhIkilN+y897PedVz3/YEQ6Dehi+4wmBJIR7jxnqt3y2WYDDQcYDx0yqE93A9Nl/3v/N+/0&#10;gmaeJHN2k6R/vbl+bDdN3cETp00zn7b8f285G1Eyk4MERiC442xmrM/2CXqqclLyLXpM3nlwkb5a&#10;32kb3Z7HFN86khMC80/gCWuT7t2HTl+yys5m7lhDA+O5+x7/LtxHZvz9dYNaK8g21DRZ7xl5d0HH&#10;DoPmbLkQ8JvYOrJkAMJCzetuGVhifDEiNDYb+0aKyVVQyr6RZCJEXvZoYGAQFBTEzySJvf5dXFzE&#10;JLGsRWGEhITo6uryAib2+o+IiKhFwSNUCEAAArVIoHnz5nFxcbyAib3+27RpU6HgHR0d165dyytC&#10;7PXv7OxcoeI4+V8K0D6cWH9FZfbUDrTklPTMrMy/yb/D7xx7ZnD93nKBGylWNtbUG3NnhNvc3CBo&#10;MVtl66zpcjmRFxeNW/i/sAxi7u3Bs139SzyyTVQB1QUsUVnUvnokJSWJ2Wle3MRe/7KysrWvD3Ui&#10;4i1bttjb2/O7Quz1HxUVxfsR90bWiRFGJyAAAQhAAAL1RSDL32HmCdnRo7to6ej3MRo0xGTU+Knz&#10;F0001GyZt4xMRBDM6IsX/46c0bmUDRZF1FJ1ViPVfurJZ0+O/2fQIHz/3MWXvvKemC3yo25giZwF&#10;FUJAZALI2URGiYrqvgCLycjJOxgMYv2DyA5W0vOjGx09CratFlnN1V1RIZKcHNGiiDz0jEjvIzvO&#10;8562hAMCEKi9AqzUiLCod66LFzqeu/f8TUhocKDvlX02y54YLJ3Ae/hZFQ9W/HUrg076JuajLa5o&#10;2cxsWwc+KSl3m+f6MiLQbRrlf/MsVrr6fU4WVeZWB7GqePmgOASqSaAOvBNVkwyqhUBxAfoXH7c9&#10;83qqyMjINutoONRk6IDuHdpq9TFffzWixHbKFdNjhF3ft3v3/57+EWEeWEoEjNjnx5ZPMh05ztxi&#10;0gSzoQNNZjpcCy/xNKHydIFPIi3TsK1eX+PhJkMG9NLR6tTLdPZGN2ItSXnqqJFz0t6ctRllOHLp&#10;3gfRyNlqRByNQKD6BCgtZp97fMZKK+baNqvJY8wmzt3gFtxo2t79MzRFMyFGkW6oIs9ITWR02+jm&#10;0E/wZvzV17tqq5nSqNsUe7cHj66uHyz/3T/gc6ZIWqqjWCKxQSUQEK0Af8kd9iARyepD7EEiEkbx&#10;rYQZe3iIFFlu3HliszPiSAncMagRRaLlxLPfOQvMK38w0pNTiTXfpR65n3x8vhRbIF/hFpnJz7YP&#10;bdVyyPZnCfkR/w09NaW9it7Cq9G8LQAqeBAkxlIk6dFu6XkFmcnvzy7u2ZAi2dLE+VX+WvwKVloN&#10;p9P8lqhLqsy4KWilfjU0hyprQAB7kNQAMpqAAATqgwD2IBGTUf5ne5B8/fp1x44dok0yxby25OTk&#10;W7du8YJUUlKaMGGCmAdc68I7fvx44XeWGo8/69zYRpYPTc8l3pjG/faV5mPV0eR4bO/dEU9Wagh8&#10;fo+IQmQl3Jg35eUcLydDqcrXyPzmZt7nv2e9XN/emN260Cx7qteC7qMvNtn46MkmfZmKVs8hmXl/&#10;uNsfD0sFftkUX1ujUS6fWlvdfXV4qHJFq6yO8xmv1uoZnuh+5efZsRXuYnXEgzqrLoA9SKpuiBog&#10;AAEIEALYg0RMLoNS9iDhPFSSd1THPNvLly/FhABh1BkBOr2s6ajq/aok8+wY6YJ5NjY79/U6HUmS&#10;pMHWD8VnwOipCfGC5s7of/8kZZScLqOnphaeAaL/TeCelZ2ZTcyHMeKebBvSTFJj/s2v32MSMgrm&#10;9AQ0Qvv7l9iXmpn9N72EVOZDKzUqpfksj/wpMb4VPcBOW4KiPPr07/y6s7nVEB0kZgBppU4ickgK&#10;z7PlVZp0ZaoqhSw/+EB0oc4KROFFTBz09L+c3vIOJi01Ob34zF9uekKsANXSg2VkJiWk0uiv1nbB&#10;PFv1/nXUdO2YZ6tpcbQHAQjUUQHMs4nJwP6zebaAgIA+ffrUmWwBHREHASJnk5KqwkxTVftQbJ4t&#10;M3B9f6Odn/S2vHixQS9/KUVakKv9If8savbnp0++tZrifMppogbnNfqniytX36D2N27z/daFtw16&#10;6DWTpjYdtGCKvO+RY/9z99c6EH3JnJi8ywo5vmJ3cFOd1szoQN9HUnOeu4/9cHjX4dMnbn7XNJ/e&#10;r2XHifaLDBVLNjKU5ul6yNXt2mejA7tlnOce/NDU2uvT3oEFPaY/Xqo95NCvgYe/P1ikWmwta+a1&#10;qa0t3BljzsSc6fHk2MHjbte/Grtd0L1htfbsm2T5bkvO3ds7SshDZQXOsxGtpl2cqDb9Ro7pyRjP&#10;OSokQSj0T57HDx13uxJscPz+iGdLV7k++c5oabrjhvukBMe5i118vtEb9bVzv71lcCMKiRF1beWC&#10;/VHtjTrlPL/qQxp/2H3XqBaU9HCP0oJl/vLasmxfcMMuaoxPIV9/hL38bXK1Fs+zEbctXL58uaqX&#10;cB0qHx4ezt+cmni2SkXfGRISEviPCmjcuHGLFi3qkE25ujJ8+PDdu3eX61ScBIFaK7Bv3z43N7da&#10;G34NBU48qorfUpcuXSgUbHghVN7IyOjgwYPVNDCYZ6smWFT7DwTEYp5NZqjT6/cvH15yXtCvuZL6&#10;kJXXowqmtJgxZy0GLfPjPCqVzYy/ZNGMqjhoH2cZGj1wva6C3sZ3nKkj5q+To5QlWlscevAyMuXv&#10;n+iLU5pRlS2ucBbJMeNPj1afeZO7Xo4Zd3GGpWsC55+0hwtbS2raPuM1JLCRsITfEcfMlKkNu1rs&#10;vOnjtnrWUrfwIt8bpZwaKUMmK1lc5i3GK3LQn9p0kCBJdt8cQkuJDz84TIHasLv5uhNPo5N++dp2&#10;lZTqvSNC2FI6IfNsbPqLFVpElbpEl4Wg0JPjPp4Y25DaoOecPe6BvzP+huwfrkJt0MN89d7bYX8y&#10;432XdZGUNtrzlWg51X1SQ+Kf0cQ0HPP34aEykv12RxK/LjXYzJebDFoNP/SFO1lHD93WS4ZSu9ez&#10;LVq06B/8yaHJuitgYWEhJl8tIwwIVJ/AqlWr6u4fMXr2DwRGjhxZfZdrKfNsSKP/wWCjyVovwEwM&#10;9fW+uH2p3emEcdfePXQar86f+WN+PHPoYVriA6cNxLHJxT+7aRPZyKCgDBLj8/374bnNWrXmzLhR&#10;mhn260iO+0Vrb9BOWVGllaZGwRwWcZ9f7O1tq84Hp7AozcavW25Y8gGoghsJlWqu3qG1EkVKb/KS&#10;scaWjv87YKldlJpMJn5mCX5KgYQE592A+GpNWrmpRgc1JYpSH6tN8/qrNWphOHZgG/aP6G8V3nCR&#10;zG2PQiYLQ5Fq2ExdS60xRa7L+EUWPZvLK3aeZKZHpcn3XrjMrLOKXNN+I/o2Y/2IjiFaltUaZD7D&#10;3Kg5hcTKSsulSJPSUlPYJFIpwbJizm52+dLbcmZ77vynlKaxkUiftVvrr2J0AAL1W4CVGPLw1k3u&#10;cetuUCyLxGTwn+ZCPLqEeKMknmVS6Df5T3rh/n/ek01KFCmVlP4jNCKx5O7AtLjQp/fvPfT/mMTf&#10;f58ZE3CbF9pNj8cfK7Wrb/0eXPQeAnVQgExkirxuGRgYBAUF8btobW3t4uJSxR6XvDeySZMm7du3&#10;r2K1KF5/BEouiRSfeyMnJ56z6DvbU3nx3Rcuxsr5Y5J1xaLlUtkz391GF9vogvX72AhN61/WL97v&#10;MJAgMT85GnZ1VD3x9eZMFRKJEWzf0+CA5oVf7sS9kawE73Vjpu0JTFPsNHL+ms1rpuopE9kU3ceq&#10;g6nfRL/QvcQeJEIboT9aqj38tonX5yPG0iWvEvpj605DDv7st/fzI9viTxyi3Z2rPtqNNvFizGUL&#10;RW5jD8Y+CD8wkKiG8Xpdt36nDa5/O21Gfuowbt2DNN6bBlV1/L7rK3qQhN0bmX7Zos3Uq8wxZ76f&#10;l14oGIVEyvFf1XXg+X43o4k5QKLO1FMjVa3St396tIKTX3ECHnZr2L0vR4dwupP51cv1yPUPuS0k&#10;gg+cTrJ6/nZnTyJXFhbswOvjW84KneP7Yb8RN6PmdsO1W23eg2Tx4sVHjhypP3/+6Gl1CxDzbO7u&#10;7tXdirjWz3m7NLmnu3qxUUOKrLbZXN1493MXTu0//jSO0tbUbtXcCSP+bNBe9KKZdntVWSrzz+d3&#10;0ZkqmnrqSqTc1O8RkZmm5xKuDnp/oWiRyWO6EXdylzxo33xdd23fez5y+LUvx4cXvDuzUp45zrYP&#10;1rOc0a9xou/xMz9GHjixoKscKSfc47h3FIMV673vQOK8V4Gbu4rmKQbiOhbVG5ednZ2Tk1P1toHa&#10;65MAMc/m6elZTT0Wo3sjv3z5Un3ziai57gmUXL0jFvdG5u31z4y9NrOthGS7ubf5++azM93NFSX1&#10;NnHvgMw/mEzuxhqpTzb0bNR63PGw9Nx4P7uebQfvep13k2Lu+03dJPPujeQWyo19cXzZMA15Mlle&#10;dxX3Pssi90YKbYS7n30bKx/elh4ljswHC9pSKSqTLiUXf4nxYau+JKWx+QVuT7iNaSx9xKsml7N5&#10;R7PZt4ktUnLfnVw2b27e8d/qCxGc14XcG5lyy7IllaJsduo3sxQU+ouVWpKqczzz9l9JOWkqLdnf&#10;OYp3Hybt0VINydYLHxJx5H46O7Or7vSzERnEviy3ZjaR7LwmkHefqJBguU9loDSx9Mjf2YXbDdwb&#10;WU3/lUG1tVKgft8byXm7lOnjWOQBKjSveS2pEh1XvSTeXZjfD0ybdvYb972c+evgYClKo2k3eO8n&#10;2eGHxs08mcR7BypURPAbL5uZ8P7xI69NhnLUVvPvF353zn5srak+34t4V+M2Er13gHJ/p48Ft6Fz&#10;3rVkutsHV+oxLEKCqYe/xr2RtfLtSYyD/lf3Rtb0PBuRs2GeTYyvQ7EL7cqVK8SnisJhic88G2ev&#10;f1bSvUV9xp7KHn/W/+IU7ub5RPLTp5vDT5ODvu5WnbhPA0h9tMOVZmM3Qo6UGXxsvVtKh9aUvyzF&#10;DgPGjzZQzbulsvA8G+vXrSufhkweTGybnxl2dOpw68DhNzgzXD5Wmqa+433D9vWXEt7I4MDS5tlI&#10;JObX46N7L37ede+bB9btCz2ZIPP5yp6DTzXe/vThKp1Spq7MBG6SL3CeLcN/w8ChOz922uD3zKGn&#10;hHCUcs6zGXrPamseuigo0F5HgkTzsGxjHjTn2TvHXqUEO+zFIq3hrpT/7gYfHc65vZQ7z3as66Xf&#10;FybU1r3+S86zETdEiN0fLQISY4EDBw4Ujg7zbKZvFoQ+W13wZsi9GeFYw41vAux1yN9v3vxpOrEf&#10;Z1aM9fvQUPVl782v/To/jvv+kfXomm+n8WbETe2Fi5Q2GUb3XaQ14s7wO5EF82zMTzsNdY929fh8&#10;fDi30ozz41usaXzlq6tJ3kwc513LyHtCIObZqvRHVXKeDe+cVQKtf4WLvXNinq0efvWDLpctIHbz&#10;bMy4I0OkSFLDjsbnB5/6aHkXaUqjgdsDuNuOsJk/L1i0pJKpKt0mLtu8c9uKSYYjtgVxvlmlPVuh&#10;rTbexfdVcFjEl6jvvwtt+E88MKCLpMKEi5xvWxmRTiOMHd/z9iCJPzpMufeOMM4OJv6rOko2GLIn&#10;KPTWmTvROUIaIZ4W11ZSdfYd4c+NZsY9XNeviUq/9b6x+V/mpr53naKp2nO55y/+Pv+ec5pLtl2U&#10;N13HeQ6AZKPpeV8wlxg0HkmhZ2qzs7/e2TBYVVKxy9yLkbzvh4WisOlPlrWXbDLzVl7EScSHFcm+&#10;u/K++ab5LlKTbDH3Ho2deX1qI6pi77X3v0S9uuQwXluO2nzy0ZuXH0QT33gLCzY32NGQWN3XdvQu&#10;n6jkpI+31hiqUCR7rPR8Hcn7erz2HcX2ICF25a19fUDE/1Rg1KhRxXK2fxrOv21c4DwbMbdPleyx&#10;OaTYzFaxebbCgXNuBxBUpHjniNyunWSxebbUK5MbU5UNtwZyHr/C/HNtRpt28++mFJQs3zzb35db&#10;R011/V7qI1n+LfU/br3YPFvXrl3/cUBovrYJFJs8+FfzbNiDpP59XYAeV1aA/sn75K5VxwJySbkv&#10;j63YfsLnK2dXDqWBW07YdaM/2WjSd6zNLo+PjJZTT3qdWjxQJcbzyK59lyM7rjuxpgfnS1OytErj&#10;jNs2xj11u2h30GjborFSQ41h9j4JtM9e+/d7RDKy/U9tOReYwCJRpX64TRtmbrVq3cq1Ad2Ou9l2&#10;JmbEpLqZzxnSOGjrpFVhav3aSApopFvWG/cdB71/MxLu7rY78iiGKbCflGZDtvu8ujQ+yWX6iLEW&#10;U6ZYjDc13/Rab9/zR3tGtuC+H6SH3tjt6pvI+O19ePflV1/f3djvcieKkfb4xHb3N8nFls9zSHbb&#10;uQYSJE+3Dh021txi4lgTI8NJzhFdVnu8DTg5pR3ve2eKYBRaxO09h7xiGMmPT+089/JXpM/hzeeC&#10;cpkfru46cDf816uLOw96/2Ik+B3beS2y30qHca0/H5w8dPrxNJN1i4xUst94RbY2UCkl2L9dVl29&#10;vtWs4SsHU50uwzZHtOyq3sago+wfuhR3/hMHBCAAgRoU4GzJVOxQGrN2rRHF337EMLubPocXutDs&#10;ru4xVa5QTJnBB6eYu6lOM2+Dz3MVgsPJEKh9Avxct2aeqY31bLXty4V/HK/YzbNVwSM7zHX5puuh&#10;H0Ne+z/xe+h15/qF41sndxu2J2/tVhVqRtF6IoB5tnoy0NXXTcyzFbKt6Xm2JyXn2Tiza0lPHAY2&#10;pZLJ0l1s/QpNsXEDLWOejfnn6bYhqlKtp7jzb5KovmunFteMebZaPHjiETrm2WpffouIIVB5gSx/&#10;h5knZEeP7qKlo9/HaNAQk1Hjp85fNNFQs6VSoXVlla8fJSEAAQhAoNYJMFLjkxuPWDhJW/KDywTT&#10;9X4CngUgsE+slKCjMwxHbPJvuvh/h8x5N0nggAAE6rIA/szr8uiib+IjwEqNCIt657p4oeO5e8/f&#10;hIQGB/pe2Wez7InB0gmNxCdKRAIBCEAAAlUQoD91MDXsl3cYTdjzptTnWrKS768Yu5NqffjQxUce&#10;a3uTAh2nLjj/o+QT3EoERPNd3rv/4osfsyiyNP9NZv3zWxT2//3H7QrkP/ytCt1DUQhA4N8JIGf7&#10;d/ZouT4JUFrMPvf4jJVWzLVtVpPHmE2cu8EtuNG0vftnaOKpO/XpOkBfIQCBOi1AbdBKUzv/6Nih&#10;uXxpvWV+ObH1f+wRU/rIkyhNB2+9eXZuu+S7Ry98KVtIZsAKFzvjlpIkklzXuQcuXirruHh4vl7e&#10;NsVlV44zIAABsRRAziaWw4Kg6qAARVl3qsOZB0Gfvv/8+f1T0MNz2y0NmuAPsA6ONLoEAQjUWwEJ&#10;vbn7T5zMO1wdp3Ys7Vs5xo/vP5kNlJR5u5NQmo6wm6tP/ZuaWg49idYmDl7PLy/RTb+1fr1nVos2&#10;pR+tWzQseJB3OarHKRCAgPgJ4COj+I0JIoIABCAAAQhAoOYF2JmZ2WwSnU4r1jQ7g/g9m56VWfJW&#10;R2FFigfPzsnNJTEYDHbBC9LdhwxQ+Rzgn7+GjWglp43xcJ1y9ltCbdwBn3tbdYM3LTkaKXij4HLW&#10;hNMgAIFaIICcrRYMEkKEAAQgAAEIQKA6BVixL90PrNvjlcBifLq0cfXeq+/ynm2SFeHlunPTmfcM&#10;dvaTI6v2nnvGf5CK0CLF46R/8jq64/CDWMYf36PbjtyLyE8JG411OjU/de+0Fa53/Hyu71+2JXqq&#10;29ZBFXkYiXKfNTdurWCd3n0/vTpxUDcEIPDvBZCz/fsxQAQQgAAEIAABCPxTAUrzPpOt9/r9ZrBZ&#10;OdH39yw379aI9wlJTnvE/A3u4VksYl9+/6PLZ/Rvk7/Xr9AixTsirTXCyuFmZA4r95vntkWm2jL5&#10;J1CaDd/u539ulpZENlN1+Gb3c8t7K1VUQbHXmqtnZ7XNKcfWJRWtGudDAAJiJICcTYwGA6FAAAIQ&#10;gAAEIFC/BORa6A4YMXJ4P+0mldwmhKKi07eLCj7P1a/LBr2tfwL4G69/Y16/esxiMnL4B4PBrMvf&#10;RBJ9LdTZgm7n5NRov1mJIQ9v3eQet+4GEZdbkbC4oQiPNIc3RiWLlHXZsjJ/hTzz9nr9u+iqDvqP&#10;0IhCzztixgTc5oV20+PxR9xLVJYqXodAXRdgZKf+SUxMSs4Qs53w6elJiYmJf9JpWKdW1y9B9A8C&#10;5RVAzlZeKZxXKwXoX3zc9szrqSIjLdOwrV5f4+EmQwb00tHq1Mt09ka3gPg69V9D5ven5w+uGNJS&#10;VlpOvf9ky7xj5pTRvdWUe20NLfUpQaIc3NywEwssVp59F/3t27cff0is2MBLe22HqcnJyChojd/i&#10;ejs4Ofl/oxVkm3bQ79u/f/++2s1kZRRadTXs39+wt05rJWnlSe4ZJYuUkmuzkl+dWDJyyIx9z5Mb&#10;aLRtlH/XEu2b7wGrwVqdRu5/m8vvHjMj/jsRVtTL40stVrhH15iJKH1RFwQgIBIBarMeZuPbfdpj&#10;Y229dPWZYLFK2miBx2ytra1tT8TqThiuk7expEh6jUogAIFaK8DOP/T19Qt3gniz4L9U6X+8fPmy&#10;GMyXL18qXRsK1kOBy5cvF7uE6HR6BR2YsYeNpUjSo93S8woyk9+fXdyzIUWypYnzq78VrE0cTs/9&#10;5OPzhSEwkvRz4+TIUsaHfjMLXs6N2DN3w4tysJVSbwW6TfNboi7Tx7FIgDSveS2pEh1XveREwfx+&#10;YNq0s99yOXUyfx0cLEVpNO0GsScbcWSHHxo382QS559Fightnv7lwhydNv03PU4o1GFOvQnvHz/y&#10;2mQoR201/z6tePHcV2u7yHS3D+aGUIuORYsWFf5z6NOnTy0KHqGKg8CoUaMKX0IWFhbiEBVigEC1&#10;CqxatarwZd+1a9dqbQ6V1z0B4q2y8CU0cuTI6uujg4ND4bbU1dX5bWGerdZm2wi8vAKUBooKvMff&#10;5B2UhrozDt2/aq2V5L122pqHqeWtSEzOYyXcdtxxP07wHKGErKx0kc4SQUtoTv5vpGr+/JPQXpRa&#10;b1X7LiMrTSLLy8tz3nHY7FZjrSa1FfTYIhnt2UvNmuZyZ9UKFxHcPCvJa/no/x52db5sP6DYo+4o&#10;TXQHDBxkpIMn4FV15FAeAhCAAAQgAIF/L4Cc7d+PASL4JwINjTduGt+MGXnG8dy3wgGw6KlJKYKX&#10;EDAykhJSaHl36WUl/foRExPzIy6Nc4NdTmoc96fY1IL7a+jp6XRuzTkZ6fmliKVc9LSUjBL35OWk&#10;JSakFb81h5ZXASMjJY2e1ywz/unOaYvOf/v752fMj8TMcizPY8V/ipQx6K1RkLOVu15eD1i09Iwc&#10;ekosp4MFPSYx0uO5XY5Pr+gdhtS24yb2E/Z8V7lBE82ale99Kd1vk7XrL8M12yc0F1yALCFZ2vNs&#10;K3Hd5byyN53k+lGsbqKqRDdQBAIQgAAEIACB2iVQvs9GtatPiBYC5RJoNGxkvwakrABvP97p9Kgb&#10;62dOsdrgtNPGRFfXbP3tb/xkJPPD+RUzZizb4rx1Wnf1Xv+dCaex0qID3W2MNNqZ7AljkFhZse89&#10;1g9rr2HkEJhDyvzkuXepWdc2nW28wq+tMFZXUVZqqD5q35uMX14bTNo3VlFp1MJwg1/eo3/Sglxt&#10;Zs1asnzJJP02aoNsr0URjaaHezhZmXZuo7/eN+jUPIMWjVRUVA1sPONZrMRnV26//5PNSnl7ef9e&#10;l6vvMsvsKevn7VM3v/Nyu3LX++zNLadFpp1bd7O7ecO2Z/OGTbosu3Bp5VBNNXW9WSfexmVzKqP9&#10;DnAcozt6q08M98caP1i/Lu45F6UwbHKfyLN77Nfb77v8OqF4Clt8xrHKQUr1sByZunHMvItRSNuq&#10;jIkKIAABCEAAAhAorwBytvJK4by6JyCrptaMys79+Y3TtZSHK0at+j3+8HGn7c5nvC9MTjk4eZTd&#10;ozTiFdYv9//GH29kd+rw7p0Hz6zQ+XBqid0FSnP98YvN9WV5KhRlbZP/phg24eUIkk0NRupK/ExK&#10;C7tzn2lxPuz3u30DMu9vXjDn4Mdee17H//ZZ1OyVs4PbNyaJ9ePcArvwMS5urqcu+73Y3zvi4Jx5&#10;hyKZUi36jOrMjElOfOF2k2159eM3H+s2oUe3n/7MbjJw6fYFvZUoTfovdt7vvMhQUeCoMCPOLp42&#10;hTgmTxjWo/fyBxl5Z5W73oHtepnpSvxOTva/9XnArv0rJ5v0MbY+dXxBBypTtrVeB26rCupN5JXH&#10;2TtN6yw4iOq+XlIe3H2eQZFPenX3q7xGe6ngQ5YD+s04H1XN28pQNeY52Ta9PXfI1KPB+azV3VPU&#10;DwEIQAACEIBAfRdAzlbfr4B63X8ymZNkUYj/YX503Xw6rqfp0EZcEGldK2tT+Y+uOy+QSIzg444e&#10;TcZM6cR9ck6TyU7urodXj+Clapyi/IP/k1TDZupaao0pcl3GL7Lo2VxesfMkMz0qTb73wmVmnVXk&#10;mvYb0bcZ60d0DIP58cyhh2mJD5w2EMcmF//spk1kI4OCMqSVm2p0UFOiKPWx2jSvvxoxLTd2YBv2&#10;j+iCib/Sh42qPfPwhUvE4X793t3jMzrk/5mXu16ZRs3VO7RWokjpTV4y1tjS8X8HLLUlFPovW9yf&#10;7Xv0eDB3/jHT91yQ3swRFX7+q4iuuJzP4Z9pVI1JW102zDcfN8P+/Kn5rb9dXrPjftlTj1WLQFp3&#10;1VmXkTkeSwYbW1+NpFWtMpSGAAQgAAEIQAAC5RBAzlYOJJxSRwXoMTFxLLKMWnsSKfXF03c58g0a&#10;8Jc/NejZU5uSHfaWuKHw3dtPTHlFxbz1YPLao+bN7N+iLBKqRKG/LYqsjDSZu/EPr5i0tBSJwWCQ&#10;6GGhnyV0LOy3cY/tBzxCYuNjzk/mpkFUCqUgJ6TIyssSJXLzypfVeKHXJVoMnzmhs2xBblnueslE&#10;ANLyipIFlVE1LG3Nm4Sd3Hc7hURKunMh0sjSUKYCsVTlVPpTB1PDfnmH0YQ9JHZWFo1Nbti4cd64&#10;KPSdbKZBTnjlH1GVZrLu2Q3Kb0Xo/xtNd42WkCUlvzo0pZeJEy+DxQEBCEAAAhCAAASqTwA5W/XZ&#10;omYxF0j183qRTlIaOGoIESiRT7FSExL4S7MoSkqKFLKsHInESXcYX0JDC82o5PyKEU3fiD3pU4Lf&#10;fCz8qZ/FKse+IhVpXar35EkdqaQcmgiezapkYjNfL/n6vpPh365e+Ttqpo6It/gQ3i9qg1aa2vlH&#10;xw7NSRKqqsSekESv8vNYqQ4d1KiccawITvFz5QauOsuZoCz9OLd1VCsqsQ2m1oT1W2d0qTGDqnQM&#10;ZSEAAQhAAAIQqM0CyNlq8+gh9ioIZPg7b70aK9PdesPU5iSSUp++OpLZgT6POQvYOAcz8U8KSXXg&#10;MGLdlq6eJuX7lf3no/OWStGCjxzx4pxDkZKWJOXQ87Z0ZOTkEgvUmMwK5AxSXXS0SKGum06EZ+U1&#10;m/rI0dk7/wehvSNXODXJeLLX5VGZ9/GVXa9E5/nLRsoFHlq57IrUxMlEjlRTh4Te3P0nTuYdro5T&#10;SdQOxgPUSVGhIel5IbAYDCa5UTcD7SqFJNekdZsyjoYxJ1bteaUwfKf380vL+5f9DIUqxYPCEIAA&#10;BCAAAQhAgPjUCQQI1HUBVnpGZtFEihbluXHMhN2fNWafcN/Yk3N7n4S2lf2cdinXt+9+wc3aMt9f&#10;8vg1eL0dsW5NQm+ezcgmSZ7WQ0wXO+zesWba4PnhPcdzTpLooKlB/nr35NWAEH/37WvdQmisP+Ev&#10;/UO+EZtTMIgEjknc/sg7uJNnTGb+/hgsJovEzM0lWp1jO1410XOpkaG5jYPj9pUWZk5s48HE5B6J&#10;Tc9hFJRgEbkgKTeXWx1ZXlGOFB/2OjTM46wnsY9J0YNBpxF3UDKIygsO1m+PlQ7RnfrLV6heTpA5&#10;tOxiKSil2cTls9rFPnijNm1cObfk5wTCzswkaqLTS6SN7AziBTY9K7PEHYZCi+R1TKrXklUm0o/O&#10;XeIZsFKePv/adeFSU4WCjrNzCAfiJtQKpNFl/jHQAnYuOfJ3tOvDm6v7qeD9s0wvnAABCEAAAhCA&#10;gAgE8JlDBIioQnwF6J+8T+62cw3MJeU+3Tp02Fhzi4ljTYwMJzlHdFnt8Tbg5JR2eXe2UVRGunhd&#10;smnlNWeAsfn06bP3/Z1/65KVFmciiao2283zyJwerMDTznsvhLSwObN/TBNOlyU6Ldi2st9f9/9M&#10;zbeG6S2bZ6Cq0aMtIzab/fX2nkNeMYzkx6d2nnv5K9Ln8OZzQbnMD1d3Hbgb/uvVxZ0HvX8xEvyO&#10;7bwW1mDqSa9TiweqxHge2bXvcmTHdSfW9JAmpYfe2O3qm8j47X149+VXX9/d2O9yJ4qR9vjEdvc3&#10;yRLdzOcMaRy0ddKqMLV+bQrNdDGj/Vy3We9/nMXODdw/deJkzsaRU6ZMGmes283idhvTQQql1ytV&#10;UG+bzolXdxz0/s1IuLvb7sijmCKJoXSvhXP7ak+aM6yc20WyYl+6H1i3xyuBxfh0aePqvVff5T3l&#10;gJQV4eW6c9OZ9wx29pMjq/aee5bfkPAiha80qtqcE+etaC4zbE/eueO2YcGZhjsubDDIf+4b/ZPX&#10;0R2HH8Qy/vge3XbkXkSZk4zluoiJjT533tbYe9dtVkdhD5grVz04CQIQgAAEIAABCFREgLsxAufQ&#10;19cvXM7a2pr/UqX/8fLly2KxfPnypdK1oWA9FLh8+XKxS4hOp9dDB3Hqcsr1OaO2huQKDYnmt0Rd&#10;po/jF0aNBM1MjXz54N7DgK+pzPK3l/tqbReZ7vbBwjshpC5GzKsXn9LL35CIz1y0aFHhP4c+ffqI&#10;uAFUV9cFRo0aVfgSsrCwqOs9Rv8gwF61alXhy75r165AgUCFBIi3ysKX0MiRIytUvEInOzg4FG5L&#10;XV2dX7zOz7OxmIwc/kEseBHx/g4VSY/LOjcj0vvIjvMld6GrRV0oq4t4vfYLMKMvXvw7ckZncdl5&#10;g6LUrvfQEUN6aSjVxJsZtbVBX81Cd1/W/vFEDyAAAQhAAAIQqAUCNfExp+IMjNjnx5ZPMh05ztxi&#10;0gSzoQNNZjpcC8/faqBC1dG/+LjtmddTRUZapmFbvb7Gw02GDOilo9Wpl+nsjW4B8dX8/N3yh5r2&#10;5qzNKMORS/c+iC6+rqe2dKH8ncWZtVCAFX/dyqCTvon5aIsrWjYz25b1zsHITv2TmJiULG7Pnaan&#10;JyUmJv5JF8EmmrVwFBEyBCAAAQhAAAK1U4Dz0Che5AYGBkFBQfxeEPdGuri4VLFTAQEBxN07hSsh&#10;7o1s3554HJbwg5Xy3NFiyhG2lfvFNYbEZt7EkR52esE4u4ghx24enKhW8a/3WXFHhrVd/NzE7Y+H&#10;JfcbclZK8IWN85cdfSc3bOfNKysMyrkup4oYZRWnP1qqPfyS4ZWfZ8eWeOZVLelCWV0s9Drjs+8T&#10;ykDj9mVtPHjlypViU9LEvZFSUtzHW+OoSYFUvw1jF7qnd568ed9ms1L/DBnhbiu2eydwprTJCoYX&#10;TyyuyTDLaIv21Gn+0bfcDVqo6hN3bJ1QeEGgGMUpJJTFixcfOXKE/yLx7urv7y/+YSNC8REwMzPz&#10;9PTkx6OoqNiiRZlPmxSf8BEJBCojkJCQkJJCPFY07yDujQwODq5MRShTXwUmT55ceKkOcW9k4TdS&#10;0aps2bLF3t6eXydxb2RUVFTej/y7JMVjPRsj+n/jVCUajzkdU3RxSsq9+eoSCj0dXhN7zFX4yDw7&#10;RpokPdqtyDKUZB+bLjJkyQ6LHqRUuMJqKZAbuKazpMqMmwJ7WDu6UG4XZvz12YNXPivHwjSsZys3&#10;Kk6s+wJYz1b3x7iae1hsPZtoP2qgNgjUCoEKrGdjMnKJ74nzDmLv5gosm67mP+Uar74ed52wxno2&#10;QX/aWY92O9xOaDJqjnnrovdeKRvPMe9AC9q39VJs/oo0Wno6nVMHIyMlLe8JWRV5t2hovHHT+GbM&#10;yDOO574VLpeTlpiQllO0JnpeU6ScjHQaf0Uci56WklH8TkZGRmJcifKk0mNlZiUnEl0gkzlPb67A&#10;IawLLHpqUorge78YGUkJKXldyEr69SMmJuZHXBqnEzmpcdyfYlMLOl+BfhMVCIAT2HFm/NOd0xad&#10;//b3z8+YH4mZYrzCsAJjgVMhAAEIQAACEKhLAvVybQorJeTqjnkjBgw2G28+daal5axF9qdunbNe&#10;diQGH9f+9cVd1qqUmo2P/srj/g+mRCeDnpwnVBU5pLoY6CmS0h7d8fmbHu7hZGXauY3+et+gU/MM&#10;WjRSUVE1sPGMr+jV1GjYyH4NSFkB3n68ltKCXG1mzVqyfMkk/TZqg2yvRTFImZ889y4169qms41X&#10;+LUVxuoqykoN1Ufte5Pxy2uDSfvGKiqNWhhu8ONtXc6IumYz1HD8qn3715pptzVa5fmb+HUZsTJ/&#10;edlPHDZh2bbtNuNNVnjGV/Q5UsW7QI+6sX7mFKsNTjttTHR1zdbf/sbPKTM/nF8xY8ayLc5bp3VX&#10;7/XfmfCstOhAdxsjjXYme8IYJFZW7HuP9cPaaxg5BOZUqN8C4YR3nJX47Mrt93+yWSlvL+/f63L1&#10;XWbNXmNoDQIQgAAEIAABCJQpIK01fN7q3fN7SZKkhji+evXE54HPk8DggEtLNMIPzzXqMWrP60rt&#10;tFBmu9V6ArE0xTdS2G4OWSHHJhkM3Py5r+Mtnzs3rl48e+bMKfuhf1zXnngen/+YnmqNDpWXJiBe&#10;69lST49qPu+e9CT33+6TimdtOc9suwze/63r5jdPlzWLOT+jp81rzfFWVkv/G98uatsIk8NyDsHP&#10;13YUuDwq69zYRjPvD+evZ8sHyfFf2XXAnqjOG3PebyGeuzTV8s2Cm/sHKZFYCe5Tu06/18n57V1L&#10;xZjrC/ss9Otgab98wZRR2n9Omg9a8VJtvNW0GTNmGjcJXmdscqyRY7jfco2MyxbqlnEbPj5arkaK&#10;PWKiYZO1JeLJqlbpCVFCY80KsB9oHmj5yHNxewlSTth2I4NNkebXBa1nI5WnC6SUh0v6Lczc8fp/&#10;YxuRSPTgncb9t6bOu/ti7yAl1i/36YMPd77mu15HipR4apT6f08Gnkj3nJt1aWIzy0jbV0Fb9Ih1&#10;gvR78zTGPpnk+2Ffr8z46HL2mywQ7qFV4yThHaf7WHUw9ZvoF7rXsKyFaVjPhjcwCPAFsJ4NF0MV&#10;BYqtZxs6dKijo2MV60RxCIi5ALE7w9mzZ/lBVnA9m8DPXym+tkajXD61trr76vBQZTHvf+HwWAk3&#10;5k15OcfLSdDHr2Qvqz5jzyhvePl0o26RR5Cm3Fs4wdvCy2VQfX0wKdazCbgZN+X0KBkyWXHipcyS&#10;L9L9V2pJkCT1t4QRj32i3Z/fUlJtsR+Nex79iXU7yZb/efF+KnkIXAzGKee/siNRZbdNbDbjw9ae&#10;jbpPXbOee6xbOlpHtWnraZdSiZOe2nSQVJ3jyVtmxvx9yFhKymhPNO/OXiKOVpLqSx4RLdPfHZ0/&#10;7+Br4l/M9Ij9w5Uku6x7zX36k7BYmd+PDldSnnjxb17A9JertCu2nq1YFyIc+8o2nHwlIx8g5bJF&#10;Y6r80MNsdu7bjbpy/Zy+5j0wKyP8zokzT38R52W6mytK6m58x3tMFc3rv5aS7W2ecpeZlbPfwuFK&#10;GSTaw4WtJTVtsZ6txm9IR4O1WwDr2Wr3+IlB9Hg+mxgMAkKoaYGqPZ9NyEfIpCtTVSlk+cEHogs9&#10;i5RJS/mTnC3w4aS56X/ik7PzVoVlEmtDvn//HhObyvn4RU+J5f70O6VglT/t79+8T7jpf/NLEZ8v&#10;aanJ6SUeLEpPTYhPLb5BQHZeBbnpyam0vGYZcU+2DWkmqTH/5tfvMQkZxZao5QY79JCmKI3+X3zJ&#10;tWuMiFPH7xfebkFITwW1mv8h929CUgZBk51J9Ee0AGxBAjxBZvbf9HLsnVDWJYn1bAK+l5BVV29B&#10;YdMTYhNL3ufISk5OY1HkNTS5G71RKRQShZK3/osiKy9LYjByiTsL6U8dTA375R1GE/a8Kb7erHCr&#10;9JiYOBZZRo3Yx5IeFvpZQsfCfhv32H7AIyQ2Pub8ZCVOUxKFbiClyMpIc+Ym83fblJaWIlrmNCKl&#10;t/D4/hGJR1bMm7/uYkQ2icRmsXi9EBJr5rMH/pmNW7bM/9aCQpUoaxPFkmSFupD64um7HPkGDfgb&#10;azbo2VObkh32lrhD893bT0x5RcW8+uW1R82b2b+svcLK1+9S4IQOUi36RgqhQgACEIAABCAAgWIC&#10;BWtTUjmvVGRpCo0lqrUpAtb0VHppCuPD9VshdGrnfoYqJZdNUTvOmT+ct6e54J6WuhIoK+S41XQb&#10;59PHdy4e20d31rkkkQEIWtWUFn7LaZFp59bd7G7esO3ZvGETneWPudtf1P5DvNazSfc0G9qKyvgQ&#10;8DKtOC0z6l1IEqnR0DGD5UtTpzZopamdf3Ts0Ly0k1P9vF6kk5QGjhpC1Egk4ynBbz4WTvHyc67y&#10;jTLj8znLvhMuNv7P5eSBdSPUyrrnj8TKTEuns9JSUyu6DK9wOMW6wGalJiQQ6SLvoCgpKVLIssRN&#10;ppzclvElNJRWUDbnV0z5+lXWWVWGK6sBvA4BCFS3AIvJyOEfDAazKu9K1R1rlesv1FmRdpWV9Pzo&#10;RkcPYiE0DghAoO4LyKqpNaOyc39++0EilqasGLXq9/jDx522O5/xvjA55eDkUXaPOJ9kiaUp/40/&#10;3sju1OHdOw+eWaHz4dQSuwt/mumPX2yuL5v3YU1Z2+S/KYZNeNMQkk0NRupK/ExKC7tzn2lxPuz3&#10;u30DMu9vXjDn4Mdee17H//ZZ1OyVs4PbNyaJWNOzwC58jIub66nLfi/29444OGfeoUimVIs+ozoz&#10;Y5ITX7jdZFte/fjNx7pN6NHtpz+zmwxcun1BbyVKk/6Lnfc7LzIs+qCrnPAPXxhkKdVWzUubPxDW&#10;U6GtEnEmXN64K2uis8PqtduOHLfuRXwqpTQXBYAQAQnVXma6Er+Tk/1vfR6wa//KycN1m1V8SkQs&#10;L2DxytlIcoNXrR3eKPX+iXPFFkhmvjx9KVje0G7jRN4j24QdEnpz9584mXe4Ok4l7n0UcmT4O2+9&#10;GivT3XrD1ObELFkXHS1SqOumE+FZeeenPnJ09s7/oeyxo93bsdJdYpzdlI75aSJ/Lk5wYUpDrQ7N&#10;yclPvZ4UXsLKYlbgMd9Fu6DUp6+OZHagz+P8fJeZ+CeFpDpwGImkoKunSfl+Zf/56LzaacFHjngR&#10;cVGkpCVJOfS8bTcZObnEHxeTWZGdUCoLRyay5Iq0U/YI4AwIQKCSAvVqczR+Z2Vkm3U0HGoydED3&#10;Dm21+pivvxpR/jd8QdCMsOv7du/+39M/dTrjreQlhmIQqHsCvM2+KWQy86Pr5tNxPU2HEnsJEIe0&#10;rpW1qfxH150XfrAYwccdPZqMmdKJ+0V+k8lO7q6HV49ozPkgy79XjFuI/5NUw2bqWmqNKXJdxi+y&#10;6NlcXrHzJDM9Kk2+98JlZp1V5Jr2G9G3GetHdAyD+fHMoYdpiQ+cNhDHJhf/7KZNZCODgjKklZtq&#10;dFBToij1sdo0r78asVXe2IFt2D+iC/akEzwULOJRBkQcVGopW5gL76lkKa0SN0zG3t626nxwCovS&#10;bPy65XnJYlUBSEIEGI2aq3dorUSR0pu8ZKyxpeP/DlhqV/zRzmJ5vYpZzkaitvvv9KXVOqFbZtn7&#10;xeWnL2nBJ/6be0Fh6flLK4gtNDgHm57DIDHz8xsWJ9MhHpwhRJiVnpFZND2gRXluHDNh92eN2Sfc&#10;N/bkzPZKaM+xHa+a6LnUyNDcxsFx+0oLMye28WDORigMIpFhcm9/5BzcyTd+y0SGwyIxc4lH9LIY&#10;xNX+5f4l38jo1+67z77OZKV8f3fvysNvTGGxSg9YaNVH4fvpBdN3+0anJH+6e+NZLDPjU4Bv0NcS&#10;m/OUrwtW9nPapVzfvvsFN2vLfH/J49fg9XYjiN7pzbMZ2STJ03qI6WKH3TvWTBs8P7zneE63O2hq&#10;kL/ePXk1IMTffftatxAa60/4S/+Qbxnl7XcpcMIHiSyvKEeKD3sdGuZx1pP4sggHBCDwLwXq5OZo&#10;JCG7o+V1trckSWaQg5/fg4dP3r6+OkvWz3HqUMtzVdnMWmqA89u46CuzVEv9z2qpe7b9y4sAbUMA&#10;AhUS4K9NaSN0aUpIjuClKWV99C7X2hRRL02RbNNalbs6qZSvnUrpKWEnZCUQpfWUNcs6fnOdqd+u&#10;69g1V2lttHg3WZZylAugtFVNZGIBlbS8omRZDdWy18u6cGq+O5RmQ7b7vLo0Psll+oixFlOmWIw3&#10;Nd/0Wm/f80d7RrbghpseemO3q28i47f34d2XX319d2O/y50oRtrjE9vd3xTPduifvE/utnMNzCXl&#10;Pt06dNhYc4uJY02MDCc5R3RZ7fE24OSUdnnJN6Xl1JNepxYPVInxPLJr3+XIjutOrOkhTYu4veeQ&#10;Vwwj+fGpnede/or0Obz5XFAu88PVXQfuhv96dXHnQe9fjAS/YzuvRfZb6TCu9eeDk4dOP55msm6R&#10;kUr2G6/I1h3TPYTG+rfLqqvXt5o1fOVgqtNl2OaIll3V2xh0lP1Dl5IrPCzl74LKSBevSzatvOYM&#10;MDafPn32vr/zb12y0uIu/1Ob7eZ5ZE4PVuBp570XQlrYnNk/pgknZ+u0YNvKfn/d/zM13xqmt2ye&#10;gapGj7aM2Gz21/L2OyRTIFzpgyTRzXzOkMZBWyetClPrx12fiAMCEPi3ApQGigpFvl6lNNSdcej+&#10;VWutJO+109Y8TP234VW4dVbCbccd9/nf/BUtT3RWvlBnlXvarpvUmv379vErVfoOiarQUKn02+JL&#10;jarCfUQBCEDgnwkUrE1R4tw3JHBpigJ324WSS1PiRDIZL+KlKdL6JoObUxnBTx8nCQyPu0WD8J6W&#10;MhCUpsMdn4U9ObbYINtn90zDgWseiWjURCwgoqiqsxr+Xin6+vqF27G2ti5rG5WyX3/58mWx2L98&#10;+VJ2MZwBgXyBy5cvF7uE6HQRbAEEYAjURoFq3TeyzM3RCouVc3e0GtgbTOA2ZaXvjkZ0hNNZsty4&#10;8/lbFOe+XqcjSZI02Pqh2I5vAjdk42z09vcPdwu0Ygc9NbXw1mrEaYV2ShMYVeG9zWjJvzm7xxVs&#10;J8fO/RvH3U8u7m+JreIqdwFj38jKuaFUrRaohn0j01+s7yFHkdffFEj8xeeGbTWQojafeZPYa5x7&#10;MD459pFuOedOOjs3aH1XSUoTsxNReW8X2e/3rTv2hbN94o3pjSS17QJ4n2gyPGapSmos5exCTry9&#10;vFipVbBfOTvlpKm0ZH/nvBpoj5ZqSLZe+JCWG7ZFX5KqanbkQ/77WIrf9l33OD9wN+fOr42d+2pt&#10;F8lms29z3puIV9pIdsjbH7z4oOaG7x2kTJHRW/08vdhLzD+PD7k8iGeW0lPhrTJ/3rzky6sxI/TI&#10;6BYSzWZz/l1lAMJdmADNb4m6ZBsrH2HbyVf4csa+kdWZiaJuCEAAAhAQgUDB5mi8yiqyO1qWqDZH&#10;E7Q3mPBtyliJz67cfv8nm5Xy9vL+vS5X32WW5ZD55qbXJ4Zct9GjNPnz/oI2ZOMCfLq4dOxEO9cr&#10;bmtNexiaz1+yZOmyLTfCv3gftB3Xva3mwjt5q+KK75SWWCyqZ2+K721mey/46sqhmmrqerNOvI3j&#10;7iZF+x3gOEZ39FafGP7mUmX1Ba9DAAKiFCjH2hQJbSFLUxSELE3RIN5nqrw2RfRLUyS0rc/9b0GH&#10;yL0TR606HxSfw2NkJr0/v8UxVHfG0KaUUnoqfNUSmxZ5dsfhYM47o3ynCSO6KKh34NRbZYDSVjVx&#10;Fi7l0LLr3LYJ/GQT82wVzrtRoPoFMM9W/cZoodYI/It5NuIr3xWcR2PqbuQwJT9YrK0x62YSl4z2&#10;fkc/RdnOtn6cL5eZPy9N0TTcFsL90jjh5Eh5ssLIk8Q/My9OUCj0EMi7c1vwHgJJT477eGJsQ2qD&#10;nnP2uAf+zvgbsn+4CrVBD/PVe2+H/cmM913WRVLaaA/nqZLMmLMWg5ZxW2Ez4y9ZNKMqDtr3JTMl&#10;PvzgMAVqw+7m6048jU765WvbVVKq944I7tfZZTwEkjvPJjPU6fX7lw8vOS/o11xJfcjK61H8OXzB&#10;TRI10wPX6yro8Z5pyfx1cpSyRGuLQw9eRqb8/RN9cUozqrLFFe533sz406PVZ97k/Tvu4gxL14Ri&#10;UWUn/Y44ZqZMbdjVYudNH7fVs5a6heey0x9Za0o2MHX9lfeAJPqLVQNn38j/9r7qVyrm2apuiBpq&#10;nUCl59loH++f2DlTT5FMoii36z10zMRJE8YM79+jx4AJ1vvufeE/DZcDQv96c/3Ybpq6gydOm2Y+&#10;bfn/3hb81aa+PjbXUE1JRqFZpxErL0fkz4ox4++vG9RaQbahpsl6z8i7Czp2GDRny4WAqPceO8w1&#10;pcjUNmabzvr//PLw0NL+jSkUJf15ez0//Ay8YD+2nSRZQn20/dXgv+z0ELclxpoqMpKyTXXGbLr3&#10;k/Pu9zfkusPothJkyXbjtrgHRr69vmuKtjSZ2mrEhktBSezsV7tHaCgra5hse5Jc8jFsnJ6kh19z&#10;mDWka5sWrdp3MTAaamY+f6vHl0L3DwjuaSmtBgY5j9Hs2LnfxIUr19rOsVx9+WPeA49FACBAgJkc&#10;dGnTGA1JMqVp/6WH/b4LfFpeRa9hMZln4zxrjJdJGxgYBAUF8b+cIO6NJJ4cX8XvKgICAvr06VO4&#10;EuLeyPbtieeh4YBAuQSuXLlS7E/F3t5eQqKObAFULgKcBAGuAPHYyWvXrh05coTvQby7+vv7i4on&#10;69zYRjPvD3f742GpULjOnJerdI2cv+psynm76eMuo+672pz5ccmctz9u6pXJHaZ6djuQ8WD+u036&#10;hn7TQ5+s5HyDTMqM8Lz0WsmUeA5k1uVJqjM+27wK2qJH/NnS789vN/qRue+Hff2lSDnPbLsYu/e/&#10;GX1qJLEknRV7eJja8tydnx4tVyNW9NK9F7Q3ezj2QcTB/l+39e1/s/38Eeqcmtl/Q+9cDUg1dgk9&#10;P1nGe0E7swdjvT8eGkQ85zLn6bJOQ64Pvv3V1USaRPex6mDqN9EvdK+hoBVmnM5a3tOesXWK0n2n&#10;wy8aLrz3+vAQzvM4eQczXEiTE39s6d19R+NDv+7PVyFO++RoqLNJYuenxyuI2BhvNvToc1j7wi93&#10;czkS67uLccfN6XMOnto2Vbdh7seQKLWu2jLFoqL7LdYyuT7gSuSZsXxyZtSBYXp2KbYvXzl0kyBl&#10;elmZPbC4t29gmWv2y3kZmJmZeXp68k8m3l3d3d3LWRanQaCWCtjZ2Tk5OfGD79q1a3BwcC3tC8L+&#10;JwKTJ08uPIUwcuTIwm+kog1py5YtxAddfp3q6upRUVF5P/JzTcyzVTTtxvk1IFBynk20fxuoDQK1&#10;RWDt2rX/ZJ7tr/skZQpZcdxZNvvPSVNZaqv59/lrBJjRe/pLUprPJSbgiLxLetgxzmRS0SPT3Vyx&#10;0Dyb138tefNsnC+my7Vog515eZJyU0uPIuvEeG0IX7RRrnk27no2xrezE1pQpTtZ+6QUBC60Seav&#10;o8PkJTuvfcVdXsb4uLO3lNLYM3+4JXPfb+ommT/PRky03V/dW0WCLNGw85jV596lcL/RLjb7J3jN&#10;ReqdOa0kW8y4nkyAX5o2xJ47pyeqA/NsopJEPbVIoNLzbLWojwi1WgXEZJ5N/PaNrC0foBAnBCAA&#10;gbovULA5GmeSS8juaCSS4N3RRMNTrXuDUdtOO3RgmurnowtW3knk75YmrElKiynrbbvFnt95+kMG&#10;I+Hp6ZuxhuvWTySm3EocJXdKy39yZlkoSiY28/WSr+87Gf7t6pW/o2bq4LaCssjwOgQgAIF6IICc&#10;rR4MMroIAQhAoFICGf7OW6/GynS33jC1OYmk1KevjmR2oM/j/PSDmfgnhaQ6cBiJpKCrp0n5fmX/&#10;+ei8By7Sgo8c8SLapEhJS5Jy6HReOsTIIZ53STxQsyIrw6W66GiRQl03nQjPf+Z16iNHZ+8yH4BN&#10;5qSY5eg1RXXc3iNz1WLOLFp6+QcvzFKaVOoxcfaMCQa53oedzkYYHArwstPnPMez+MH6dcvdj6ba&#10;d/5+75CAw2ZKH86ee8o9pxxRSXSev2ykXOChlcuuSE2crIanoZRjEHEKBCAAgTovgPVsdX6Ia3cH&#10;S65nW7ZsGZWKTzG1e1gRfSUEjI2N7969W23r2VjxR4e3WfTMpGA9Gy3Kc/t//+163Xjm8VvHeI+y&#10;ZCXdXdx34rkGy719tvdTImW+cRg6PnDGgzvEcyCZ3/43sfc8j79qQ2fPNG6ZHez5SH61p+uYJoyw&#10;rX16bMueefrkUvVvd9yv3Dh3O7LH1lt7pxh0bfHWpvOQi32vxpwZw1mulXxiRIvFf7eEP7VrT/yB&#10;E2u9OprcMvaIOjlC8tfFqb1mXolT1hs3fUyPJunv7od33X9zPfEAzbtzNcb5jvP6dNiYs54tcLVe&#10;/5M9Lv86N06GlPPSTnfA8VaOfvvaffimO21U0cyH19mnA4/+8F7YlDsWaY9XGJrs/91n671b63op&#10;kVjCmqQ/X9ltRvTCU2sGNlOUk5OTV1Jp2kie937ECFrfre8BrTNx16bIk5hfnc0WMHfeXq1LrG1L&#10;ODZC68zA5y/Xdiga1dCvS7VG3Bx8I/r0qGLr1ej+q/QG7kuffjPitJliJS4WoUWwnk2Umqirlghg&#10;PVstGSjxDRPr2ar11lNUXkcEsG9kHRlIdEMUAtW1nq0Cm6NVfHc0UWyOJmh3tFI3R2MK3x2N09kd&#10;M7oSDxAnK+pO3+b6MJK3Xizj5cYe8mSKcqcxyxxvRRCbpwnYkI1Yg/dqR//GEgXP4yZTFdWHbnoY&#10;n/3pntO0zjJkanNju7MB8UxG5F5BO6UV7Nn2KOpVaXubMSKdBnSxfSaypwvlX35YzyaKP0TUUcsE&#10;sJ6tlg2Y+IUrJuvZMM9W1bSelfDMxW7jhQ9sJWUqPYvSUk+HlNTI7vzGHliDUFVaTvmS82zEM7Wl&#10;pATtBCeK5lAHBMRZYPHixdU2zybO/Raj2GgfTqy/ojJ7agdackp6Zlbm3+Tf4XeOPTO4fm85d1tL&#10;UR2pN+bOCLe5uUHUi9kwzyaqEUI9tUgA82y1aLDEM1QxmWfDeraqXR6MD/smTTglZ3cn4InvQ7/n&#10;9/eZpHvdi6CXZxFF1RpGaQhAAAIQqFmBLH+HmSdkR4/uoqWj38do0BCTUeOnzl800VCzpZIoEzYS&#10;M/rixb8jZ3TGN381O75oDQIQgIAYCyBnq9LgMIIvnQ1QGjJ5SHPef7AVdWYfcbFsC9UqqaIwBCAA&#10;ATEUYKVGhEW9c1280PHcvedvQkKDA32v7LNZ9sRg6YRGogiXFX/dyqCTvon5aIsrWjYz8V8SUaCi&#10;DghAAAJ1RADZRdUGkkImsb7dOnzxEy2/HoUB40zbEOvhCx8sempSCi1vOzXihaykXz9iYmJ+xKUx&#10;iJ9yUuO4P8Wm5uQXoqen04n1/rT0DP6viJcYGUkJKTT+btT8FnLSEhPSCp9YtT6hNAQgAAEIlBSg&#10;tJh97vEZK62Ya9usJo8xmzh3g1two2l798/QFM2EGEW6oYo8IzWR0W2jm0M/QdtRYlQgAAEIQKC+&#10;CiBnq9LIS+hMseyn8OPqvN69Z+zxjSHyLBJJxnjhPP4aBHrUjfUzp1htcNppY6Kra7b+9jciS2Ol&#10;RQe62xhptDPZE8YgsbJi33usH9Zew8ghMCct/JbTItPOrbvZ3bxh27N5wyY6yx8TtWZ+OL9ixoxl&#10;W5y3Tuuu3uu/M+F5KWJakKvNrFlLli+ZpN9GbZDttShODogDAhCAAASqQ4CirDvV4cyDoE/ff/78&#10;/ino4bntlgZNRPefUeXB2x5/jnxzc5uZmmiywOowQJ0QgAAEIPAvBET3H5t/Ef2/b1Oik80Vj22j&#10;2tJDzq8a1kVn1JqLIakFE2EpD1eMWvV7/OHjTtudz3hfmJxycPIou0dplOb64xeb68vywqcoa5v8&#10;N8WwCXcnMmnVXma6Er+Tk/1vfR6wa//KycN1m5F/uf83/ngju1OHd+88eGaFzodTS+wuJBCp349z&#10;C+zCx7i4uZ667Pdif++Ig3PmHYosmM379zqIAAIQgAAEIAABCEAAAhCoqgBytioLNjFae/t90JUN&#10;ozuQv97bNb2X3hjnl6mcWpkfXTefjutpOpS30kFa18raVP6j684LvFSNuK2y4Mj/SaZRc/UOrZUo&#10;UnqTl4w1tnT83wHLDh+OO3o0GTOlE3evxCaTndxdD68e0Zio/syhh2mJD5w2EMcmF//spk1kI4OC&#10;MqraIZSHAAQgAAEIQAACEIAABMRIADmbSAZDsdPErbdCwnycp3aW+nF37dTV99NJpNQXT9/lyDdo&#10;wL/HpUHPntqU7LC3ZTRJplBI0vKKknmnpb97+4kpr6iYty2ZvPaoeTP7t6CQ6GGhnyV0LOy3cY/t&#10;BzxCYuNjzk9WEkmHUAkEIAABCEAAAhCAAAQgIB4CyNmqNA7MyNOHPdLyqpBqPWj5OR+36a3ZP+7f&#10;DiR+STwVkJWakJCd3wRFSUmRQpat4MpyznQc40toKH+XE2LXkl8xcZzqmSnBbz4WXsLGYpXcoaRK&#10;HURhCEAAAhCAAAQgAAEIQODfCiBnq5p/brz39ftJBXVQmg0b0VOO0kCZmO5S6tNXRzI70OdxflLH&#10;TPyTQlIdOIxzOkVKWpKUQ6fzcixGTi6TxGIyBT3XTUFXT5Py/cr+89F5S9VowUeOeGWQpLroaJFC&#10;XTedCM/Kaz/1kaOzd/4PVesXSkMAAhCAAAQgAAEIQAAC4iGAnK2K48CKv7ZqtvOzuLzZrszQU2ef&#10;yw1dMqc7iSShbWU/p13K9e27X3Cztsz3lzx+DV5vN4Lzg0QHTQ3y17snrwaE+LtvX+sWQmP9CX/p&#10;H/Itg8jdWKQcWnZ+/iahN89mZJMkT+shposddu9YM23w/PCe4zWI6ufYjldN9FxqZGhu4+C4faWF&#10;mRPbeHAFZ/Gq2H0UhwAEIAABCEAAAhCAAASqVwA5WxV9ZbqMm9Ih3GnKoIFDhg0d3NdorrfmTm/3&#10;Be05q88oKiNdvC7ZtPKaM8DYfPr02fv+zr91yUqLuzBNotOCbSv7/XX/z9R8a5jesnkGqho92jJ+&#10;xX+6teOg929Gwt3ddkcexXBn1qhqs908j8zpwQo87bz3QkgLmzP7x3B2l6a0nHrS69TigSoxnkd2&#10;7bsc2XHdiTU9ij0Zroq9Q3EIQAACEIAABCAAAQhA4B8LIGer0gBQtVecurBrz+nbj5499nnw0M//&#10;zau7+2fpKvIrldIYu+3m20/vfa+eP3/l/J5Z3fhbhFCaDt/uF5OelfzJa9vIdqbHIj77ndo4fejw&#10;6Q63vuawmPFPDywa1CZv3xGSkv6Ck8+iU7PT4z7cc5rUkT+XpqBjedDn05/snKz4kFsOI1rmn1+l&#10;TqEwBCAAAQhAAAIQgAAEICA+AsjZxGcsEAkEIAABCEAAAhCAAAQgAIHiAsjZcE1AAAIQgAAEIAAB&#10;CEAAAhAQXwHkbOI7NogMAhCAAAQgAAEIQAACEIAAcjZcAxCAAAQgAAEIQAACEIAABMRXADmb+I4N&#10;IoMABCAAAQhAAAIQgAAEIICcDdcABCAAAQhAAAIQgAAEIAAB8RVAzia+Y4PIIAABCEAAAhCAAAQg&#10;AAEIIGfDNQABCEAAAhCAAAQgAAEIQEB8BZCzie/YIDIIQAACEIAABCAAAQhAAALI2XANQAACEIAA&#10;BCAAAQhAAAIQEF8B5GziOzaIDAIQgAAEIAABCEAAAhCAAHI2XAMQgAAEIAABCEAAAhCAAATEVwA5&#10;m/iODSKDAAQgAAEIQAACEIAABCBAZrPZPAUDA4OgoCC+iLW1tYuLSxWBAgIC+vTpU6yS9u3bV7Fa&#10;FK8/ApGRkcU6S6fTpaSk6o8AegoBvsDixYuPHDnC/5F4d/X394cPBMovYGZm5unpyT/fwsLC3d29&#10;/MVxJgRqo4CdnZ2TkxM/8q5duwYHB9fGjiDmfyUwefLky5cv81sfOXJk4TdS0Ua1ZcsWe3t7fp3q&#10;6upRUVG8H/9BzibavqG2+iaAnK2+jTj6Kyxn09bWRs6Gy6NCAkTO9vz5c+RsFULDybVdoFjO1qZN&#10;G+RstX1Mazh+Imfz9vb+5zkbiZhn4x36+vqFCYh5Nv5Llf7Hy5cva5gVzdV5ASJnq/QFiYIQqNUC&#10;ixYtqvN/4OhgTQoQ82y1+i8CwUOgPAKrVq2qyT8rtFXnBYh5tvJceJU7x8HBoTAgMc/Grwfr2er8&#10;pYUOQgACEIAABCAAAQhAAAK1WAA5Wy0ePIQOAQhAAAIQgAAEIAABCNR5gepdzxYTE3P06NE6j4gO&#10;1qTA1q1bJSQkarJFtAUBMREotgeJmESFMGqvAPYgqb1jh8jLL1BsPVv5C+JMCAgUqJt7kGCwIQAB&#10;CEBAVALI2UQliXp4AsjZcCXUBwHkbPVhlGuyj8jZalIbbUEAAhCofQLv37/n7/lb+6L/FxH/+fNn&#10;wYIFvJaVlZVPnTr1L6IQ3zZbtWrVs2dP8Y0PkUFAFAKhoaFfvnwRRU11oY6EhAQrKyteTxr9v727&#10;gGvi/eMAvo2WBhFbQcVuwcJADECxFbv//mzB7u7uwMbuwsZOFANELFTEQLplg238v9tgTNiIOXCD&#10;z71e/98fn9098X6eu913d/ecicmuXbsKQ6sKtg0lS5Zs1qxZPpX5z+b6z6f2IFsIQAACEIBAjgLf&#10;vn2jeb1Fq9G3bEhISI6bYAUIQAAChVggKCiIpiIUNbBMmTLfv38vxI1VxaZlE7NhDhJV7FDUGQIQ&#10;gAAEIAABCEAAAhAoKgKI2YpKT6OdEIAABCAAAQhAAAIQgIAqCiBmU8VeQ50hAAEIQAACEIAABCAA&#10;gaIigJitqPQ02gkBCEAAAhCAAAQgAAEIqKIAYjZV7DX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CQawH286X2zabcjs/1&#10;BlgRAhCAAAQgkH8CiNnyzxY5QwACEICASgrE3l/wv2W3n2weO+tGFF8lW4BKQwACEIBAoRJAzFao&#10;uhONgQAEIACBvxTgBR0eNXCdL4fJ5L3fMXTEgUDuX2aIzSEAAQhAAAJ/KYCY7S8BsTkEIAABCBQe&#10;AX74tandRl3SH7RhcuvGY9eOKnl7XJex539mvdjG53GT0xYul6fAi3H8yAfb5644/zmfI0WJ+icn&#10;K7YFhWc0KKIliUF39i7ddic6p7z44X43zp0VLucu+dDaPK54hFEPCYYY9ZlEUvrwE/6/qAezbpJD&#10;qclfH3s+CkqWXIsT9ub+1cs3n36J5YmTecFPLoiqdvb8nXe4YTinvsTnEMgXAcRs+cKKTCEAAQhA&#10;QOUEeD8vTXEafK7s7Eu3dnYvq65WosN6rxur6t4f5fDfiS9/xlCcj177146wMdXW1jGvZtvOoV2r&#10;BlUqVG3aa/bJt7//rt1c/9PrV63ady9CgXFg1hqJ66+lbVyhXjP7Dg5tWzWuXbVGY6ehc/c/Cc04&#10;Xf+7xijR1vyw++uHtG5k3cq+XRvb5m1dxrq59Fn8PH8jY+6nKytHduo4YtEp34ScujPFf9d/LlM8&#10;Xn4JCgr6FsHgh3gfXefWvmIxbW29qt0XuV/wjYra11lPp0SVRs1atGjRrLq5jrZe2Tq2LVrYNqld&#10;zlDLqPexhKybZF8o+9myXu16LroWm95Nia+29qhlUbulY8e2TawsbEYd+yTy4SWEfqVqfX68c7zL&#10;5GOZdgUl6mNUBQKFWyA1fWnUqJFkSydMmCD+CH9AAAIQgAAEVE4gODhY/L1WsmTJnOqf4r9nxvxj&#10;ftE8WpH3fVN72yUBXME2iYGeK6ZseZJlc17I1raazGLdDiUKP4r2XmZnwlIv09PjqyAH+RdufFQM&#10;J4fNU957eX0U1k7+hepvr8nQ6rw/Pi0PXtQrj7E2xiyNMg5rnsbJn/E/21K2Sor/mlZmNUdf+iky&#10;i/PbO7CqXp3Zz1Ly25kXvKG1pqbdhuCcxgT71jgL7aYr/uhU9pURZdTUq019LBgOvK+b+vf3CBLW&#10;mPdjcxtNlkn/M0nC+icFbOk2aHek4M8/Nsm2cQmP5rQqacDS6rAjTLReyosFHewneTz89PPrq9Pz&#10;2pZWZ+q3WvtWYpClPJ1ZS7vBfN+c0P5Z/6PgXAh8+fJFfFQsU6ZMLrbAKgUqsHDhQslwzMLCQlw8&#10;rrMV7pAcrYMABCAAgVwKqNcctnyBS22jzF+MxSp1nL56bOMsubAM9HWZGalGNm6zepdL/Xlh54mg&#10;v7pOpaZnbKiZbZ35YRdWLLv6669KYTCo/noS9acE47oDt1w9OaFq5LWZ/WfciMmlm7Kslo0K1/eo&#10;xxPDtn3allIT1la/9tBtGwdXyOkUSAHOLG1tzT+Q86SlraPFYOrq6goqmppatuvo3hXUpWSgXX3o&#10;eOcSKcKrapKbZFNWwv2ly370+F/9jOy4vg/URxxePbCZZanydbsvPLa+Z4nEx5e8QnO6QJinBmFl&#10;CEBAboGcDlhyZ4wNIQABCEAAAkVKQN3IxICVmprMZmdudnJseFjsH48NidZIjo+MSswaeiXHxkpm&#10;kRwfLlyL/ZsteGgp9N7y/mMOBcVFfA/+Fp6YcUotpRBOfDyHnoNixydIKVx63xjbz53X3ZwXeGDF&#10;wSDJNficmMhottQwkZsQGRYtqBotvyN/fKPrm99+xQpuq0uO+SX8V0hMRvmiOgk+TIhP24j+wefE&#10;RidIuVNRmhw7LQduQnQsJ639MlVEbWAxGfygc1uPvBe76rXq5lRe6w+DP8vKIcfcj2xxyMZLjE+U&#10;/2ZMtQrdejb/s8IZdShm19PZPPdndLG3F62KHrGsi6nEJup1/5vaPSMP4yZNqquz1DVEQS4WCEDg&#10;nwvkfg//51VFBSAAAQhAAALKK5D4/OyV99xi9Tt3sso40Y31cXcdMmTcpHG9G5WvaOd2Kn1uEc77&#10;I+O79pzmfmL/TKeGtr1Gjhs3fuKiMwEfr21269aggtWoi6LH4n777Rw9wHXN3p3Lx3ZtWnfIwUh+&#10;+P0TF15FJPGjXxzfsG7jyZeJtFbWQmIDzq0e41SzXP1pZ8+42ZQyNqs96Y4oUsp5MWnfsbkB4/eT&#10;a7dE63I+n5k9qO/oOauXuzrUres8+0KQOPBIfHNo8sCBExetWdy/gUXj/x0I+B37xfuYa0vLSg5r&#10;/bkM/u+QV+dnt69s2XKhdzIj8b3nuvHOdcrXdL0ScGqyvYWpkaGxRaf1zxN+XJnjULm4qalJads5&#10;t8QvV5AiFx9wfvVop5rlG82+6bNnhHVpE1PTktaunqF8qSoSLVWv3Xdwc71vJ0c0aTJw7c1goYS2&#10;/agRtdMuM2UtK6ccc2aUXCM1OfDgSOtSxoZGJpYdZl/+Jn/klrdypa8d47VwPXvMEucSf14AVNfU&#10;lDgn5IeFRWo1atu6OM4TFWGOPCCgAAHxXZJ4nq1A71dFYRCAAAQgkM8CeXyeTbI2ks+zyaxlokcX&#10;LaZ2u9XPXj2+cXTNf81LGVq0nXL6c8azaLxgDxe7ibdihI8ghR51MVfTt1sveGKJ4z27rl69uS8F&#10;TwbxfuzuZKRezmXL9ceB0XERX470NVczcjkheEiOF7q3s8Wgs8Ln5Xi/jgwc7C589Ih9Y1Q5DSu3&#10;+6KCpBbiH/bz7Q5nIzXjOi7Lz3rtnz5k/P6ALI8hCeov+TxbekM5DydXVWdo1J0rSIi6Pra65ZCz&#10;woelUtmvljXX16npJmwS7/vRvla2S/yE1Qjb3VGXqddxN/2ZeKSHHm0sbBxtcml4aY3Krvc4qZyo&#10;X+92dTVWM7AZtvaY98+EOL8NHUzVDBr2mr7ugn9EYujNibU0tFqu/SR4gkq6XGJ0aMDm9npqxg16&#10;zdp170vkj5tudTQ0mywTPnT1p0qWTuOF3V3mbKnDZDBZ+lU6Tj/sK3xuUSagoJdyyFHmuPjjg7Ad&#10;HbTUyjQdOm/vpdtX909vU1qDpW+7yj9LZ0h9nu32eEs1jYYL/DKvnel5NokC2bI2SV+HF3FpQpcp&#10;N6OFyBvsNDOeZ/uj2ikv5jaoNPS8qNvTFjzPlrsuV+618DybcvdPKp5nU0BwiywgAAEIQAACWQR4&#10;4a9vXjuydPy0vWHdTr28sbq7hfhZNN67A1tuxIZfXz2HlnkbHyWVMNMJ9PFJYHA/XL0akGJetpzg&#10;Mg/L3LZ5NeavH+zK1pWM9E3LWllm3KCWFBcXcmHJ1EO+0XyWefdZk2z1s5YvtZDXmqUsqpQzZGnW&#10;6zOuq/3gFfs2Da4u7Uko6R3KZAquwND9hAzeO/cFe3/ZOLUzEa6pVXf0BCfdd+7LDzMYXN+dK86b&#10;delbQ9hesz6rj7lvne4o+Jsl2FK8iP+laWxuUbVicVaxWt3HuNiU0tWv2du5nhpbt8moic41TYuV&#10;aO7YzJz/7UswXYSSIZdiVMKySkVDlmHT0fNGtKhI1+W6ti6f+u1LxoU/2QOUZdZy5oVXPifmdK7C&#10;/HR55YDG9bqseRxD68vsJcUNdjUrl4Xzhzq17jB4xZk9Qyv89j5ywl9xueclJ374pfm79SbPb2OU&#10;7Vb8b4eXXam1fGknUbdjgQAElEAA17yVoBNQBQhAAAIQUFUBDYv246et37+um9nnPRPn3RREAekL&#10;x//1B/XaLvOXCJelm877hYQGH+pjyGCZlDDV5H8PyngJG7NYcTMD0R2V6mriOytZ5frOmFgtyH1Q&#10;o0p1us44yS5fVTsLk8xC6IISi6Glq6+RZ1lOcPAvPlO7YmUGI+bhvZfJugYG4njPwMamOivJ/wWD&#10;Ef/yxXuerr5+Wm11q3caMahF6RwKU1OXOO1g6WhrMYU/eou20tLSZHC5gvsGZTeKoUatEoeBLB1d&#10;HdokJS2DHFuqX6Pn4nN+/l5r+tXU/HZpZr/pV+OzK0t6fvyQW9sWzpe+LD74LPtKGLZ2tDVO/Rn8&#10;Lce6KmIFzr2FTrbN05aWPdYmXJ87/aEG32u1sPYLN3p95fO+XF27YOWZtxLF8T7tn3W66tqNvUrh&#10;HFERvYA8IKAYAeyPinFELhCAAAQgUHQF1Cr037Kpf8kP2/+bcjE8Y1YQuv0s2vf5O8mnl/h8+phV&#10;uu9st/ohh5bvfZPADbu392yI7azZPU2z+rFKdFhx3//ujrHWSV6rBtm2nnFb/C4t8cqyCpG7N2Ju&#10;XXkYzzBs3aktZUEBFT8mLCwpPTeWoaE+i6lTjMEQXEvjfnz9WmK2lOQfGS9XkLt44YYKbhQvcO/W&#10;8+l0muXsJh302j+gXOq3qxe8814Wy7iGfbfu0peuzSvl0HCmNgWqBoaGf+eTy63VDMpaVU9fqlUp&#10;xYlnGap9unEpbbnxOoLPD3t1zfPaq9D0HPnRdxfNfdlly8KWRrksBKtBAAIFIoCYrUCYUQgEIAAB&#10;CBRqAVbJbuu2Da8YfGDM+OPf0qI2zVq1qzJeu8/bFZD+nu2Y2yvWXBP8w7Bhz6EDe1inXNu62uOt&#10;9ZYnV6Y1ojAo88L/ce7YLXbJZiM3XPN7stXZ8I3HwXuidZiCYEr4VzaFyAWe8GjN4pMh2g0mzOlX&#10;iurZtFltjSRvrzvpAQ8vPCKaUbJ1ewZDr249K9bXExsOfUmbTJLtu23bFSqTpamlwUjmpM3oyE1O&#10;4TH4PF5uL4X9TaMyVDI3PSX02umrkRmpLPP2jjbFWAZGhtkDSs1Ru2TVOnWlL7Utc7ibkB/6ITC6&#10;lF2HBnJ1Tl43Uq83fMOu3WmL+4p+pr22PfYRL0893RqqazSecd3n1qLWoqwTfDZOOlR2zpqe5UWX&#10;T/lRP0P+8iXxea0z1ocABKQLIGbDyIAABCAAAQjIIcCPT6DZQbiJ8QnCjVmmTivdx1cLPzlu0Apv&#10;YYijXn2YW/eS4Z7jW9r2cl24YukUF+fVqfZtKDjjPJjfd+U3i8Y2bTt16+poU1aT4pr0JYWbIrhD&#10;UBDjpLIDPZZt9RWcNOvW6OFYS8+iiiX9zdTVL8YI9X/22v+8h+d3K1mF8Hl8RjI7SWawJKz/H+1m&#10;f/ac26XHqg+WQ3cdm2sjuA9Tvfro+cMqRZ9euuqhsEmJr46e/9Fm9jR6bk293gjXjmaRnhPaOo1d&#10;uGrZjP5tRgbYdBdsU8XKkvnp0u6TT/weHVs6c78fmx8R8PiRXxA5camhPOHtj8KIQHDRkcdLb7ug&#10;wryUlGzlUjnJ3IxN+BQMMlJShPn9oZLlDXn80FNTh665/yut6MTXezweFGs3bliDbHop+xzzMGJS&#10;Qz99jBYE8ryfnkv3hPRaPbeDXm42T01MpO7jcLK8OyI1gT5I5fzO+uoAmZvkorwEn3V9Rl4vaa39&#10;/MRBWjz2bJwzYPj29zhRzIUdVoFAAQiIp0/BvJFKPpMMqgcBCEAAAnkSyMd5I9nvru5aNrAOvZOa&#10;qV93wBL3G4Giqf0SHs9tqMtkGdXoMnHFubeUEO+3f5y9lam2hk6J2l3mXf4umOGQzrafLmtRXD1j&#10;pg6mmr5Fu3k3QpPeX17dv6Y2U62U/TSPJ6HJgeu6WFWr2bznqCkz3YYNnn78HZ2p05L0dJWjpZGR&#10;pcOSu1GC2Q+zFMKL8jk6r4ulBpNVosX4rbe+ikqVWAT1Xz6onj6TwTKq1KRdl569e3Tp0KJhw1Y9&#10;Jqy//DHhj3U5n87O7lrfqm6bnv379+o/ad8L4TyYwiXm2Y7hthUNtfXMazhOOf5WOMGlYLrLq7Ps&#10;yunpGFs5zPYMvPRftSp2wxYdfvL51fllvaw0mWrlned5PPr+8caW8S2Ks1iGjUas83zz3fvw/K6V&#10;NJjqFp3nn/SNky4X53d6YecK6kyNSt0WHfMOfHF6Zd/qWky1so5zjvpE8jKrSDSCG7BmWL9pk4Y6&#10;t7ZtZd+urV3TBtZOE/e9EhQjXKT3UhbnzIq5+nfc23NLB9k1aGjr2KNvr94jV9/8kaU3BPlkmjeS&#10;9/PR0Y1udvQOcKZGxQ6T1p54EZk2z2ViwOWdi12q0wyYLJOmo9Z63EvvXdmbyKjnH/NGprze2K6E&#10;WqbXf6tXm/IoYxpUzBuZqw5X8pUwb6SSd1A280YKnv4VRYbW1tZ0vVwcJU6YMGHjxo0FEDSiCAhA&#10;AAIQgEB+CHz79q18+fKinEuWLBkSEpL7UtifHz3j1mlhlavrIbnPNm1N9ptds0+YDu1XhR0VHZ/4&#10;OzEu6mfAxR33rU9fnmSBlxjnmbMwbMC5Pb660/P/Xt+fXllZRwD32az6La/18PZeUCf3c5AWhr4p&#10;VG0ICgqysLAQNalMmTLfv38vVM1T/cYsWrSIJggSt4M66/Pnz6J/4pK36ncvWgABCEAAAooW0LZs&#10;ll8BG+P3o4WDdul07lyrau1GTVvatXXo1L3fyDE9ba3KGCrr6bqieZEfBCAAAQjkSQAxW564sDIE&#10;IAABCEDg7wT4MW/9P790HztqxcHLD577vfb1vnlivevEu9bje+B1WH9Hq+pbc5NiIsLDI6NET0gq&#10;z8KJjwwPD4+IZ2c8dqk8lUNNIFBEBBCzFZGORjMhAAEIQEA5BFilhx68c2B01eBTS0b36eLcc/ic&#10;/b4m/ddtGGiFO86Uo4f+RS3UzBs6d6/0fq3rhAnjpx/4FzWQXSbbe4cbPTHjtiukbo8OtY0yPfSm&#10;XHVFbSBQaAXwPFuh7Vo0DAIQgEARF/ib59mKOB2aDwEIFEoBPM+m5N2K59mUvINQPQhAAAIQgAAE&#10;IAABCEAAAtIFcG8kRgYEIAABCEAAAhCAAAQgAAHlFUDMprx9g5pBAAIQgAAEIAABCEAAAhBAzIYx&#10;AAEIQAACEIAABCAAAQhAQHkFELMpb9+gZhCAAAQgAAEIQAACEIAABBCzYQxAAAIQgAAEIAABCEAA&#10;AhBQXgHEbMrbN6gZBCAAAQhAAAIQgAAEIAABxGwYAxCAAAQgAAEIQAACEIAABJRXADGb8vYNagYB&#10;CEAAAhCAAAQgAAEIQAAxG8YABCAAAQhAAAIQgAAEIAAB5RVAzKa8fYOaQQACEIAABCAAAQhAAAIQ&#10;QMyGMQABCEAAAhCAAAQgAAEIQEB5BRCzKW/foGYQgAAEIAABCEAAAhCAAAQQs2EMQAACEIAABCAA&#10;AQhAAAIQUF4BxGzK2zeoGQQgAAEIQAACEIAABCAAAcRsGAMQgAAEIAABCEAAAhCAAASUVwAxm/L2&#10;DWoGAQhAAAIQgAAEIAABCEAAMRvGAAQgAAEIQAACEIAABCAAAeUVQMymvH2DmkEAAhCAAAQgAAEI&#10;QAACEEDMhjEAAQhAAAIQgAAEIAABCEBAeQUQsylv36BmEIAABCAAAQhAAAIQgAAEELNhDEAAAhCA&#10;AAQgAAEIQAACEFBeAcRsyts3qBkEIAABCEAAAhCAAAQgAAHEbBgDEIAABCAAAQhAAAIQgAAElFcA&#10;MZvy9g1qBgEIQAACEIAABCAAAQhAADEbxgAEIAABCEAAAhCAAAQgAAHlFUDMprx9g5pBAAIQgAAE&#10;IAABCEAAAhBAzIYxAAEIQAACEIAABCAAAQhAQHkFELMpb9+gZhCAAAQgAAEIQAACEIAABP4qZouL&#10;i/v8+TMhhoSEhIaGpqamfvr0KTExMT4+nv6g9F/Chf6gf1IifUR/0Gq0Mm1C6bQ5ZfL7929K5/F4&#10;4eHhP3/+pPQvX77ExsYmJSVROpfLjYiI+P79O6V//fo1JiaGzWZTekpKSmRk5Ldv3yg9ODg4Kioq&#10;OTmZ0jkcDv1NKZROn9I6tCal01a0bVBQEKX/+PGD8qScKZ1KobKoREqn0sPCwvh8PqVTraQ2MEG4&#10;ZNNA2pwyETUkawOpaEqnalBlpDYwOjqamkD5U3OoIVIbSOsQBeVDLNQQqQ0kTCIVNURqAyV7SrIH&#10;xQ2U7CnJHpRsYKaeokIlG5i1p6jamRoo2VPiHszUQHFPSfagZAPFPSXZg9kMRVEPZjMUxT0oayiK&#10;elDWUJTsQVlDUbIHZQ1FcQ/KGorZ72vUU9nsa+KekrWvSfaUrH1N3FPZ7GvUU9nva6KeynowyTQU&#10;sx5Msg5FyYOJ1KEoeTCRNRQlDyZSh2Kmg0mmoZj1YCJrKErd1yQPGtnsa9SQ7Pc1GnjZ7GuigwYN&#10;VFn7muRBQ+q+VpCHfapkjod9Wkfqvib+mqe9SRkO+6KGZPpe+yeHfdqhxF/csoai+Is794d9nFdB&#10;AAIQgEC+CNBpq2hp1KiRZAETJkwQf5T1D19f3/Xr1+/evVtXV5c+dXJyGjhwIH0VUQ5nz549fPgw&#10;i8Wi9B49evTs2ZP+YDKZR44coY9oBVqNVqZNKJ0237Nnz9WrVymdvrRGjhxpZ2dH6cWLF9+8efO9&#10;e/dE8ZWrq2uTJk0ovVy5cqtWrXr27BmlBwYGzpw5s06dOpRetWrVBQsWvHnzhtL9/PwWLVpUpUoV&#10;Sq9Xr9706dNF54Le3t5r1qwpU6YMpTdr1mz8+PGiuPHOnTtbt241MTGhdHt7+xEjRtDJCqVfvnx5&#10;37592tralN6pU6f+/ftTREHpp0+fPnbsGP1B6b179+7WrRv9oa6ufvDgwQsXLlA6nTUOHjzYwcGB&#10;0vX19d3d3W/cuEHpdLowevToli1bUrq5ufnGjRsfPHggCiwnTZpkbW1N6RUrVly+fPmLFy8o/f37&#10;93PmzKlZsyalV69efd68eW/fvqX0V69eLV261NLSktIbNmw4ZcoU0dn/o0eP1q1bV6pUKUq3tbUd&#10;O3YsBR6UfvPmzR07dhgaGlJ6+/bthw4dSl/PlO7p6XngwAFNTU1K79KlS58+feichtJPnDhx8uRJ&#10;+oPOKvr27du5c2dagVajlWkTSqdv8WHDhrVr147SjYyMtm/ffuvWLUqnr38qlIqmdKoGVebx48eU&#10;TuHN1KlTGzRoQOmVKlVasmQJjR9Kp+ZQo6hplF6rVq3Zs2d/+PCB0p8/f75ixYoKFSpQuo2NjZub&#10;myhwJS5CK1GiBKW3atVq1KhRFEhQ+vXr13ft2qWnp0fpxE741AWUfv78+UOHDqmpqVF69+7de/Xq&#10;RX9Q+tGjR8+cOUN/UIdSt1LnUrqOjs7evXuvXLlC6RSM/e9//2vTpg2lm5qabtmyhQYJpdOAof2i&#10;adOmlF62bNnVq1c/ffqU0ukMbMaMGXXr1qV0Gng0/F6/fk3p/v7+CxcutLKyonT6lNYRhfq0FW1L&#10;g5nSaWBPnDhRFOHfvXuXyqISKZ1KpzpQTSidakW7SbFixSi9Y8eOAwYMoFNtSqdWUFtEQ5FaR22k&#10;P2jXox3w3LlzlE4/CgwaNMjR0ZHSyYeUyIrSyY30WrduTelmZmabNm26f/8+pdNPAKRN5pRO/tQL&#10;1BeUTv0ya9as2rVrU3q1atXmz58fEBBA6dSP1JvUp5RO/Uu9LApXnjx5snbt2tKlS1N68+bNx40b&#10;R2OD0mmc0GihMUPpNH6GDx9OsSilX7p0af/+/VpaWpRO441GHY09SqdxSKOR/qCR6eLi0rVrV1pB&#10;Q0PDw8Pj4sWLlE4jmcYzjWpKpxFO49zLy4vSKcYYM2ZMixYtKL1kyZJ0sKK9g9JpT6H9hfYaSqc9&#10;aNmyZS9fvqT0d+/ezZ07t0aNGpROexztd7T3UTrtibQ/0l5J6XSEnDx5sigqePjw4YYNG2gvpnTa&#10;o2m/pr2b0mlP37lzp4GBAaV36NBhyJAhFK1ROh0Z6PhARwlKpyMGHTdEQ/H48eOnTp2iPyiC6tev&#10;n7OzM6XTMYeOPHT8oXQ6FtERiY5LlG5sbLxt27bbt29TOp1t0xGMjmOUTsc0OrLR8Y3S6Vg3bdq0&#10;+vXrU3rlypUXL15Mx0NKp2MjHSHpOEnpdMykIycdPyndx8dn5cqV5cuXp/TGjRvTkVYUB9Kxl47A&#10;dBymdDom05GZ4lhKv3btmqzDPh3h6ThP6+fmsE+ZUFaUYfaHfaoSZUjVo0rmeNinxlKTaX3Jw77o&#10;mCxaaOQQmijyJ0bCzP6wT91BnUJdQ+tTN2V/2KeOpu6mTqcKZHPYp2FDg4cypIFEwyn7wz4NSBqW&#10;NDhpfRqosg77NLxpkFO5NOBp2Gd/2Kcdh3YfoqD1aYfK/rBPuyTtmLR7UgVoV5V12KcdnHZzypB2&#10;edrx6Q8sEICA0gqIvqZFi+iUGItSCdB5o7iD6A8LCwtx9QRne6IlTzEbnRTSmSh9N9D3KG1LXyp0&#10;BkDnVXTeQF/tdPpCf1A6nerRQn/QPymRPqI/aDVamTahdNqcMqETU0qnr0Y64aBzQUqnM0X6ZqUv&#10;CUqn01M66adzDkqn7y06u6UTNUqn81H62qMzEkqnc0c63aQzdUqn7076m1IonU6daR2KEimdIg3a&#10;lk7CKJ1yozwpZ0qnsyIqi0qkdIoiqA50vkjpdDJBdaPTa0qnEzhxA+l8V9zAjx8/ihpIq9FporiB&#10;dGoubiCdrYoaSBEC7SqiBlI1KAAQN5BOJen8XtRAOmcSNZCaQ7GKuIH0t7iBtA5FbqIG0raiBlJu&#10;lKe4gVQWlShqINWBTs5EDRT9xCtqINVZ3EBqC/2SSunUQFroD/onJVLbxQ2kTShddM2EsqJ0ypYy&#10;pyLEDRT1lKiBZE7pVD2qJFWV0qnaVHnqI3EDRT1FzaQGUp9SOjWf1iEKSicW2lbUU6IGinqKGKmB&#10;NGYonXipDuKhKLpmKxqK1EDxUKS2iIeiqIGioShqoGgoihooGoqiBoqGoqiBWYeiqIGioShqoGgo&#10;ihqYdSiKGigaiqIGZj8URQ0UDUVRA3McirS+5L4mdShStuKhmGlfkzoUs9nXpA7FTPuarKEoa1+T&#10;NRSz7mtZh2L2+1rWoZh1XxMNRdG+lnUoZt3XRENRtK+JhqJoX6MjgHhfEw1F0b5Grcg6FGlfEw9F&#10;Wk08FKmB4qFI2YqHIhUnPirSvkbDSbyviYci7WvioUjNER8VqYG0jnhfEw9F2tfER0Xa18RHRWog&#10;1UG8rxXkYV98VMzlYV98VBQf9kW/c4kWCkGpgeKjYi4P++KjYvaHfdFQzP1hXzQUsz/sZx2K2R/2&#10;JYeirMN+1qGY/WFfcijmeNinH+looaFC4xwLBCCgnAKI2ZSzX8S1yiZmE/wsKvo+ox/86JxA/PVG&#10;1xPomoZkqIe/IQABCEAAAiokQOE3XaYTVZguRonurcCSTwIUsNG1X4pFxeb5VBCyhQAE5Bagn67o&#10;0o1oc7rOJnryCIvyCNC9WnQ3k7g+1FmiuwVpkfN5Nrq/gm5tUp4WoiYQgAAEIAABCPxDAbrFne78&#10;pHuG/2EdUDQEIACBwiogZ8xGjwHQwy2FFQXtggAEIAABCEAgTwJ0LzHdrSN68BsLBCAAAQgoVkDO&#10;mI0e4qcZIxRbFeQGAQhAAAIQgICKCtBNVjQTjGgSLywQgAAEIKBYATljNpqOj+ZSU2xVkBsEIAAB&#10;CEAAAioqQE/F01w7NKeuitYf1YYABCCgzAJyxmw0o7poMnEsEIAABCAAAQhAgGbBpfdSiF7sgQUC&#10;EIAABBQrIGfMRpOYi17jgwUCEIAABCAAAQjQqwVpijN6DyEoIAABCEBA4QJyxmz0glp6H6jCa4MM&#10;IQABCEAAAhBQRQF6YoJeGk4vf1fFyqPOEIAABJRcQM6YbejQoXTbupK3DdWDAAQgAAEIQKBgBOh1&#10;8Pr6+njdU8FooxQIQKCoCcgZs924caNPnz5FDQvthYDiBPg8Ls2JLVy4XB5fcRlnzokf+WD73BXn&#10;P3OlFZEQeG3bskO+Uj/LY5Xyq0HZ1j+PdcTqEIBA/glUrVr1woULxYsXz78ikDMEIACBIisgZ8ym&#10;pqZGd64XWTU0HAJ/K8D5eGPPyiENTbS1i5lXbd6ufasGVhY1Wg1a4vmJ87dZZ9qe6396/apV++5F&#10;ZI4LY597uHay7Th+3fUvuYrZOJ/OzOrepl33np1atuix8kH0n/lxPnrtXzvCxlRbW8e8mm07h3at&#10;GlSpULVpr9kn3/7+qxbJrP9f5YqNIQABRQvweLy4uLjU1FRFZ4z8IAABCECAIWfM1qZNm/3798MP&#10;AhCQU0CrqsN/s1ePtNFgFGu37PYtr7svnp8cpOY5v7v90KPBcuYpfTPNVmte/PpyYkjJzDu7YcNB&#10;K+f3Kq+Wu9K4L1e4DD5ZataZM6c8rywotW/Spjd/RHpaVTuMmL5qZBMNhrbdwlu3rt+4++LZySE6&#10;t1b0azf4YPBfXEeUWf8/6s39cPNmIC93TcFaEIBAfggEBgYOHDgwMjIyPzJHnhCAAASKuICcMdvu&#10;3bvptvUibofmQ+DvBFh6erpMcRb6jdxm9y3P/3pq9Z6/yzbL1mp6xoaaUvNU09UrlrvCeN9u3fRL&#10;LlO5ii6tr6FbTIP9+3eWQIxloC/RIIaRjdus3uVSf17YeSLob8Ip2fVPrzs/7MKKZVd//U0huWPA&#10;WhCAgEyBpk2b8vn88uXLwwgCEIAABBQuIGfMZmdnt3fvXoXXBhlCoCgLaFSuUkGNwQ/7mY7AiY+n&#10;OyX57PiEZAkXPicmMpqdEZ8kx/z6FixcvoVEC++s5ESHCFK+hSWkhVXJsbHsP2V5v6PCYzl8JjMj&#10;aExfITk2PCxWskDBB8xiujpqXN97dyL4Cb7bllyzHDuskfQ4ULIcdSMTA1ZqajI7U+kMqWXQlsnx&#10;kVGJWUOvzPVPjg8Xrsb+zeYzeKH3lvcfcygoLuJ78LfwxIxIUloh0kmL8qhD2yGgKIEPHz64uLhE&#10;REQoKkPkAwEIQAACYgE5YzZ6AUuxYrn8gR7aEIBArgSSP3/6xmNqWtVixAacWz3GqWa5+tPOnnGz&#10;KWVsVnvSHUEs9vnM7EF9R89ZvdzVoW5d59kXguj2RH5C0O1NgxpZVKzSdeWD74IojZ/403ttz2ZD&#10;dvqExn2+ttmtW4MKVqMupj9VxvtxZX7P9j0mLlnq2t1hsmeoxLMnsT7urkOGjJs0rnej8hXt3E5J&#10;zFvCKt6mXSPN2KurBvXtvzJqxJnjI7QuL580fty48ROnLzvlL/2RtcTnZ6+85xar37mTlfgOTFll&#10;cN4fGd+15zT3E/tnOjW07TVSkPOiMwEfM9f/t9/O0QNc1+zduXxs16Z1hxwMD79/4sKriCR+9Ivj&#10;G9ZtPPkykaCkFCKDNFcdg5UgAIFcCNCTbDSnEp5nywUVVoEABCCQdwE6vIqWRo0aSW49YcIE8UdZ&#10;/9i1a5eenl42K+AjCEAgR4GYvZ20mPo9jybQminBlybbGKrp1Z96Mzo1KfLn2x3ORmrGdVyWn/Xa&#10;P33I+P0BqVHXx1a3HHI2Upgt+9Wy5vo6Nd1uxQj+xQ1Y0UxHo+HC1ymiMpPuTOm18CX9gxsX8eVI&#10;X3M1I5cTicJPEh/Psy7bYctH4Yqc10saa7NMB55Non/wgj1c7CaK8uOFHnUxV9O3W/+Rm9aIxMAL&#10;M+3MNZhqpfoeD+WJCrnraqVVccCxr2mFCnL36KLF1G63+tmrxzeOrvmveSlDi7ZTTn/mpEvILIPj&#10;PbuuXr25giqn8n7s7mSkXs5ly/XHgdGZ6s8L3dvZYtBZYVt4v44MHOweJsC4MaqchpXbfVE50gtJ&#10;kEaaYw9hBRUXoMvN4u+1kiVLqnhrUH0IQAACfyvw5csX8VGxTJkyf5sdtle0wMKFCyXDMQsLC3EJ&#10;cl5nGzJkSGhoaN4jRGwBAQhkEkh+e3L+1Emjhrrti2g26/ijWyvaGDG0TUpZVClnyNKs12dcV/vB&#10;K/ZtGmz1zn3B3l82Tu1MhNtr1R09wUn3nfvyw4J/qVUdMsrRwO/grofCmxBjrhwLtRtcR50+0Dct&#10;a2Vpnr6f84M9Fmz82GTwoMr0GYOhaWXf0iLtChjv3YEtN2LDr6+eQ8u8jY+SSpjpBPr4JNBqvwMO&#10;jLDrc6zCihMzG2j8OjVn4a1Ywdbc2HjjfuvW9SovzCtj4YW/vnntyNLx0/aGdTv18sbq7hbpN1HK&#10;LIP74erVgBTzsuUEWbHMbZtXY/76wa5sXcnoz/ozGElxcSEXlkw95BvNZ5l3nzXJNstjtTIK4WYl&#10;rY6xCAEIKFDgyZMnNKG0ZJyswMyRFQQgAIEiLiBnzPbo0aMpU6YUcTs0HwKKENCs0XvR6nU7Dp46&#10;uX/9tB61jdL3SSaLxdDS1ddIKyPm4b2XyboGBuIAycDGpjoryf+F8HOKX0b3Lvv12I7zkQz+j1MX&#10;Up1dKqRnpK4mvjEx8f71R4nFy5TRSsuUpaae/hnH//UH9dou85cIl6WbzvuFhAYf6mPIDzk1uuP4&#10;15127/vPpqXb4kEWqYG7J8y7GZP8xv0I03VJF7MsxxANi/bjp63fv66b2ec9E2nNDCRZZTBYJiVM&#10;NfnfgzJuxmQWK25mIKqbRP0ZrHJ9Z0ysFuQ+qFGlOl1nnGSXr5rllSMyC6GH8v4kVUTvIQ8IQCBd&#10;wNLScseOHSYmot+VsEAAAhCAgCIF5IzZEhISvn//rsiKIC8IQCBbAbo4zo8JC0tKX4llaKjPYuqk&#10;P1aq23rU4DqxnjsPB745dMesr7O00yZ+Ymw8hx8bEyNt6n26qTDa9/k7yQn8aQ44Lk04cvSHZftO&#10;NQUXy4w6LNk4pFLqu+0jXfrM+9J7Ue/Sso4gahX6b9nUv+SH7f9NuRguLk56GRRylu47261+yKHl&#10;e98kcMPu7T0bYjtrdk9TKR6sEh1W3Pe/u2OsdZLXqkG2rWfcFl7zk1xkFYLxBQEI5KuApqZmqVKl&#10;6PWt+VpKnjLn87j0iJ1w4XJ5f/HOEeml8iMfbJ+74rzEk795ql2uVpZoQv40Ile1UOGV+OF+N86d&#10;FS7nLvmEMBg8rnhQkKhgVJCxRFL6iJEYNlk3yQEk+etjz0dBf8zlxY18++DqlZs+X9PnBqMseMFP&#10;Loiqdvb8nXfxKqyMqheIgJwxm5OT04ULFwqkhigEAhAgAcOmzWprJHl73UmPUXjhEdGMkq3bp+uo&#10;1xr2Pzu1BzsmzH1Vc1BzqW+8ZxlXrVKKGXXvyl3J7wY+TzBRo2at2lUZr93n7QpIn08k5vaKNddi&#10;3gYEcnmhQV8EU3tQcGXWac2ucTWYX7xu/zIyTbvnkffhxo13WTqJVbLbum3DKwYfGDP++DfRuZKM&#10;MgQFGjbsOXRgD+uUa1tXe7y13vLkyrRG0iY54v84d+wWu2SzkRuu+T3Z6mz4xuPgPeHtoEwGxbQ5&#10;FYKBBAEI5KPA27dvHRwcwsPD87GMvGXN+ei1f+0IG1NtbR3zarbtHNq1alClQtWmvWaffCt93qS8&#10;Zc/g+p9ev2rVvnsRCo8GxRURN0FL27hCvWb2HRzatmpcu2qNxk5D5+5/Elr4XnDCD7u/fkjrRtat&#10;7Nu1sW3e1mWsm0ufxc//eBto3nopxX/Xfy5TPF5+CQoK+hbxmx/ifXSdW/uKxbS19ap2X+R+wTcq&#10;al9nPZ0SVRo1a9GiRbPq5jraemXr2LZoYdukdjlDLaPexxKybpJ9h7OfLevVrueia+JfFHnBp0c1&#10;qmrj0NW5nY1VdecNL9OGHy8h9CtV6/PjneNdJh/78hetzJsJ1lZVAfGTbXmag8TDw4PewaLo5+6Q&#10;HwSKlADvx+Y2mkwtp91RUprN9hpdQaPk0IuC6UFEU2tEeI6y0tZtNOuBcJqQBJ8FTcs7bnuXPkmI&#10;IC3m3ODSagaOO4JFk4SIlpRns2pp6PU4IpjoJDXFd4UtPSZXofNKr89Rke/OzbA1ZWk0nOL5LDCS&#10;9/2wSxk1pppp/Z4TFyxfMrm3reMSHzb3/YY2BkymVhWXzXc+/vzqf8djdnf77kOcq2gzmdoV7IbP&#10;WbFihkvHSZdFU5f82tZWk6HZfntoeuExtyfV0mKZtF76RLSC1DLoA/b9ydUrdt9486mv/9uPn7/+&#10;jEwQt+uP+nMDVzvar3glmoMkdHt7oybL/LmpnEdTq2kYtF3r8/rcgYtfZBeSmbRIjbai2VjMQVKQ&#10;/Z6SkhIVFcXjSR5/CrJ86WXxQra21WQW63ZINA1TtPcyOxOWepmeHl9zU8+U915e4qmYpBTAjY+K&#10;EU+ylF+NpSbYazK0Ou+PTyuBF/XKY6yNMUujjMOap3H5VWw+5iuTNcV/TSuzmqMv/RR9A8T57R1Y&#10;Va/O7GcZM13JqJXsjmLfGmeh3XTFH73IvjKijJp6tamPBX3H+7qpf3+PIGERwm9llkn/M6Jv3qSA&#10;Ld0G7RZO/PXHJtnSJDya06qkAUurww7BFFm0cD/vn+S23zeKl5r0+ey4+rosfaddP//4ln46s5Z2&#10;g/m+ObZSIV2COUgUwph/mWQzB4ngx2nRkqeYzd/ff/v27flXY+QMgUIuwH531X3pgDp6TAbLoOGw&#10;lbtvBEocrXlRPkfndbHUYLJKtBi/9dbX9PiF8+ns7K71req26dm/f6/+k/a9EAZCEgvn8Yw2Q89E&#10;Z6Rw3l9e3b+mNk33aD/Ng36Tpa+kEK+lPeqVLKapW7phn+WbxzSq2Kz/3P0PggXfUPF++8fZW5lq&#10;a+iUqN1l3uXvwnK5368s6N6gjL6GhrZxRetuU/c9i+Clcn/eXj2wSQVDHb1SDfqsexjJS6UG7Vo2&#10;UNAgpn7dAUvc0xuU8HhuQ10my6hGl4krzr3lSC8jlfN0WYvi6hnvimOq6Vu0m3cjNClT/bmB67pY&#10;VavZvOeoKTPdhg2efvyd8Js16ekqR0sjI0uHJXfpa1FaQ2SRFvJhVuSbh5itIIfAp0+fRo8eHRkp&#10;mttWaRbhdLbimI0OFzdGVVBjajZf/UnyFy+p1eWFnh7aZkrajLT/sEGCJkjGbMKqRHm51tJmalQZ&#10;c13ikP8PK5n7omWzpvjMrqNVeeJdiTA4/upY57k5xWzZdZTUmO32eEs1jYYL/ATfu9ygMycfsEXV&#10;zxSz0WTIt05e+CX4VmFLbpJNW+Pvzew0dNPcVpoZMRsn+HOw+AueLurpalgvCZAcfCmI2XI/egr/&#10;moqP2UJCQmgaksIvhxZCAAIFIZDk7z5p3unX7/yePbp768aVi6cP71zcp377tZ9zPKkqiNqhDJUV&#10;QMxWkF33+vVrurns169fBVlozmVljtno0n1tDYaG9eI3mQ8vnJiw0IyrZtxfd5e0NdewHHn209fg&#10;sAThdRF2XByd3POS4uLFUQUnJkZ8N4SoMn9kw4kOCf4qXIJ/RgkDA3bUT0FKcGi8+FLLnwVnbZLU&#10;mC01NfJEv5Ispm6bTV8kWsJjR0dEJUk9cqbER4RGJaWXmhjxXViPkBhBPJFWz+Cf0Rnxkqi1gg/j&#10;48SbpfLYMVHxWa4ISW0CzfMrzCCFrkay08qVxipuccqLOXU01Cv03if6NU64JHlt3yWMrTKWnDtK&#10;YuUcYzbJnLPEbOIPcxezxdya2mnUuZCvG+wkYrY/6h6xu2PxZsvT38sj+ggxW9YxX4RTFD/Xv6en&#10;Z/v24gdpVPW+UNQbAhBQBoHfjxYO2qXTuXOtqrUbNW1p19ahU/d+I8f0tLUqY6hEsxkogxTqAAEl&#10;FqhVq9a9e/fMzc2VuI4MRuLzs1fec4vV79zJKuPwEuvj7jpkyLhJ43o3Kl/Rzu3UZy4//P6JC68i&#10;kvjRL45vWLfR48zx1WOcaparP+3sGTebUsZmtSdd/3xts1u3BhWsRl1MfzhOSjYJQbc3DWpkUbFK&#10;15UPvgtmn+An/vRe27PZkJ0+oTRFRdYt8oBn0r5jcwPG7yfXbsUItuJ8PjN7UN/Rc1Yvd3WoW9d5&#10;9oUg8fNRiW8OTR44cOKiNYv7N7Bo/L8DAWwGP/aL9zHXlpaVHNb6cxn83yGvzs9uX9my5ULvZEbi&#10;e891453rlK/peiXg1GR7C1MjQ2OLTuufJ/y4MsehcnFTU5PStnNuRYke6pLWhPiA86tHO9Us32j2&#10;TZ89I6xLm5ialrR29QzlZ2I9+VL0pHT6ol677+Dmet9OjmjSZODam8EcQbq2/agRtdMnTM6xozLn&#10;mAfOv181xmvhevaYJc4lMu4ZyZQp23ffTeOluybVyvSKnL8vGzkUCQFxKJuneyPj4+Pp98siHAaj&#10;6RCAgKIERC/RNms8fLnHpfs+vn6vnngdXzdxwHiP9wVzd7+i2oF8lE8A19kKsk98fHxKly5Nc0oX&#10;ZKE5lyW8zqbdbvWzV49vHF3zX/NShhZtp5z+nHE5iRfs4WI38ZbomdvQoy7mavp26wWPP7FvjCqn&#10;YeUmuDcyKfLn2x3ORmrGdVyWn/XaP33I+P2v4yK+HOlrrmbkckL0hK2sbLgBK5rpaDRcmH5tJenO&#10;lF4LX9LRTeYWmRsl4zpbKufh5KrqDI26cym3qOtjq1sOOSu6MZX9allzfZ2absJG8b4f7Wtlu8RP&#10;2OKw3R11mXoddwtXSzzSQ0+0tXCjS8NLa1R2vcdJ5UT9ererq7Gagc2wtce8fybE+W3oYKpm0LDX&#10;9HUX/CMSQ29OrKWh1XIt3Vwqowns6NCAze311Iwb9Jq1696XyB833epoaDZZ9lZw/U+CVUrv8cLu&#10;LnO21KG77Fn6VTpOP+wbLb4cmZuOyppjQV1n40VcmtBlys1o4VDIep2NF/LYY+HAhsU1dCq0m3Pl&#10;j8fZcJ0t5724KK2h+OtsAQEB7u7uRSKoRSMhAIH8FWCVHnrwzoHRVYNPLRndp4tzz+Fz9vua9F+3&#10;YaAVforMX3nkDgFFCtBE/25ubvr6WV50r8hC5MyLF/765rUjS8dP2xvW7dTLG6u7W6RNe0vzrb87&#10;sOVGbPj11XNombfxUVIJM51AH5+EP0rSNillUaUcTeBUr8+4rvaDV+zbNLiWvmlZK0vz9Nm3ZWej&#10;VnXIKEcDv4O7HgonuY25cizUbnAd9dwVnH17mUzBFR0Wk8l7575g7y8bp3ait7xo1R09wUn3nfvy&#10;wwwG13fnivNmXfrWELbYrM/qY+5bpzuK8mWxJK8Iif+laWxuUbVicVaxWt3HuNiU0tWv2du5nhpb&#10;t8moic41TYuVaO7YzJz/7UswV1ajtYxKWFapaMgybDp63ogWFemyXNfW5VO/fcm48iezXSyzljMv&#10;vPI5MadzFeanyysHNK7XZc3jGMHqueooOcfHX2/GD780f7fe5PltjGRlpVu6jl23wf1amP3yWtb/&#10;v33B+TfX6F83Bhkoq4Ccc/3/+PHj1q1bytoo1AsCEFApAZZR3X4LD1z3ef/1+/ev731uHFw62Drr&#10;y7pVqkmoLASKnICBgUHr1q21tLSUsOUaFu3HT1u/f103s897Js67KYwB0haO/+sP6rVd5i8RLks3&#10;nfcLCQ0+1McwSyuYLBZDS1dfQ+ID9YyX0WWTDcu8++jeZb8e23E+ksH/cepCqrNLBTr5ynXBMj05&#10;wcG/+EztipXLJzy89zJZ18BA/DuXgY1NdVaS/wsGI/7li/c8XX39tDtBdat3GjGoRekc+0hNXeL8&#10;kKWjrcUUXuoQbaelpcngcrnZNkGNuMRRIEtHV4e2SEnbPqfS9Wv0XHzOz99rTb+amt8uzew3/Sq9&#10;n+bvvXIqNvefc+4tdLJtnra07LH2/vW50x9q8L1WzxcsCzd6feXzvlxdu2DlmbdpN6iy9MvXbdFt&#10;/MZr11fbG8Z4nbkenfvSsCYERAJyxmzdunV7+PAhECEAAQhAAAIQgAAJ0Bwk1tbWoaGhyqqhVqH/&#10;lk39S37Y/t+Ui+EZlznoXrZo3+fvJF+Oxefn/SpIdtnoth41uE6s587DgW8O3THr6yy6Gva3Bcfc&#10;uvIwnmHYulNbQ8Ec4PyYsLCkdHuWoaE+i6lDr7kUXEnjfnz9WniRT7Qk/whWUB/9bRMyVYMXuHfr&#10;+fS3mmmWs5t00Gv/gHKp365e8FaAl4LaLMhGzaCsVfX0pVqVUurxLEO1TzcupS03Xkfw+WGvrnle&#10;e5X5FXrqVQcNb2vA53CS8z7EFNgAZKWSAoIfTkQVp0Mt3YwubsSECRM2btwoq00nT55cvnz5ixf0&#10;E05ul8mTJ1+8eDG3a2M9COQk4OLisnjx4pzWwucQKDwCdJv74cN0sxOW3ArQG8PojbWitdXU1Cwt&#10;LXO7JdaTJtCsWbP9+/fLsklKSqKH2SpWrKihIXkt6l9T/j7Y1WTwDaeD4Wf6UwTDj7w8pmnXPUnd&#10;PR4d6VtO8LM1983ipvUXfnfYfPPY6Bq0Bt29eHuZO9t1mqOa12grp5vdb/qvb0H3FXJuj6/e4YLD&#10;lQ/b7NOvJHJ959tYb7I6/ONYr2KysxHmyf+2s2Pt8V+bOdVtseTgTOEUFDlsIeEmaMKgqx32R5wf&#10;rCdOpteAtW63/F2NObfuL7RRf7OkWYMF3/ucenugq/AKIe/DyhZ1Nlc/9X2Pw/M5DZsuD3HY6X12&#10;hIXgYhvbd8PiJ65L/6O/zg4s4/J8xP1XKxtTAxMvDK3c816v6wGbWmsxkh9NrdP6UPOzX/Z01BaQ&#10;7OlYcnT80ve3Jwuy4NyZUKP9ufaXP24utUqGXTGO1+gqTte7inJjcJ/Nqt98r/XpoL3O2vSJBOsf&#10;w4P3dnm35Zb7PFxMxcmJx3qVGvRu3MPXy+rnsqMyDThBvzk9/+/1/emVxZPOCBrQdofx3OdP5oun&#10;NxFuxv+5pZ3FxFe9Tv041E3Q7oxF5iZSxjf/28a2ladrbvp29T+zrB+zL42oMqP4qecrBOjCRaDT&#10;8loPb+8FdMtsvi90SLSwsBAVU6ZMGdpn871IFJAXgUWLFtHFWvEW1FmfP39O+6f4ub48zUHy/Pnz&#10;pUuX5umZwH79+uWlzlgXAjkIjBw5Mk8jECtDQNUFxowZg+MCBP6hQNu2bbPZiWjieHoiLDpaMAuD&#10;8iy8X9vaajI0228PTa9TzO1JtbRYJq2XPhG94ZL3/bBLGTWmmmn9nhMXLF8yubet4xIfwRz1nEdT&#10;q2kYtF3r8/rcgYtfEr1GV9AoOfSixMz+9NqAWhp6PY4kZJtNWrkx5waXVjNw3BGcMaeGrIIz6Yma&#10;IPFO7dSkTxfntCmpoV9r+JG0V3vyIjxHWWnrNpr1QNioBJ8FTcs7bnsnmPOD+2VvV3O65mbZfsyC&#10;lUun92tq879zorc9p7xe1EhTs+aIQ499Hx5dMr5bAyM1A/tlt3y/xKdy7k6srGE26FxaayPdHbQ0&#10;mq1MezE1++aYihqlh19my7ZLTfIcVkqjwhivtLcFPJlWXcNkgPBV1X+y/vFWAm7AEhudcs6r74Wk&#10;TUCV4LfRsaS50w5hwbnsqEx60uYgEVSOpVFr5tPM81xx369oqsHU7XYw/fXl4sxkbiJlqGeag4Qd&#10;7H3j0WfhIKHeCD7Sv3HfQxmjQNAPeD+b8hww/n1NFP9+Njoov3//Pk8tQ8z2D79oC2XR+R6z8bgp&#10;HPGSksIVf9HmaeBj5ZwEEr7c3rNk6+2onNbjhfleP3tGuJz1fEbTbnFTJDtI0D/UZRJJGb1Hf4k6&#10;MOsmOZXKCXp08eEXiTe8pm3ADvYLCMsYEtyvj8+L6nbm3O23cTnlKufniNkK5aFMhRqVfcz28uVL&#10;uluMHneXc3wrfjP2u6u7lg2so0eTEOrXHbDE/UZagJPweG5DXSbLqEaXiSvOvaXdO95v/zh7K1Nt&#10;DZ0StbvMu/w9LZBIerrK0dLIyNJhkeetw/O6WGowWSVajN9666vgc877y6v719RmqpWyn+bxJFRw&#10;NJCRTVrDOI9ntBl6JvqPZma/Ba0qaMLyQfX0mQyWUaUm7br07N2jS4cWDRu26jFh/eWPaXGAKEvO&#10;p7Ozu9a3qtumZ//+vfpP2vdCFJIKlphnO4bbVjTU1jOv4Tjl+FvhPJeChRd6dZZdOT0dYyuH2Z6B&#10;l/6rVsVu2KLDTz6/Or+sl5UmU6288zyPR98/3tgyvkVxFsuw0Yh1nm++ex+e37WSBlPdovP8k75x&#10;Uhsd53d6YecK6kyNSt0WHfMOfHF6Zd/qWky1so5zjvpEpopZl9yN+vN7lRuwZli/aZOGOre2bWXf&#10;rq1d0wbWThP3vco4oubUUVlyJMFb4yy0m65ICzdTeT8fHd3oZldKjcHUqNhh0toTLyLT6pAYcHnn&#10;YpfqNGUly6TpqLUe94TdLFCSuYmMIftnzMZ5PL2mJlO7TJNeo93GD+/dx/XAa3EHiDJAzCYDsmgm&#10;Kz5m27Vrl56eXp40EbOp0BezSlQ1v2M20bd9XcG3fbGS1a1b2rezb2lTy6q6jeOQOfse/yp8L3vm&#10;hd5bN7hVw0Yt27S1a97MvvcY194ui3zyd7r9lMDLK/rVLMbUtNvwx8+O0o4tgm9eTcuuc9euW7d+&#10;+5XA5J8PPVaOaVVKjUnfvB1nbz3zIjJyt5OWumH52g1tbGwaWhqxmBpmVa1tbKzrW5XQZul2Pxyf&#10;dZMcAvGkp/OtdbU67BD9KC1akr54bRxlV0Gv3Mirol+QBQvnzblN69atWzO1QxmtBvN980kNMZtK&#10;HJoKcSWzj9nydEqAlSFQMALSrrMVTMniUrhR7x9evXjxyu1nn6KlnTogZivgDlHu4hQ/13/Xrl0f&#10;PHhQiL+Z0DQIaFXtMGL6qpGNNRiabVc8fXrX67rXXW/fJ0fHWQZsHd6yYae1z2giK1VbuB9u3gzk&#10;Sas198363j32FJt28cndmzduPbi63iH+ymX6ATqnFsrOMactBZ+rV3KcuuJ/Nrl++IVl3mTQRDc3&#10;11EOlTRKNRs4bd2MjiVZapV6zZk3plt9o4Tfxj33+n7y8/H2fnzBrYE6U7/98nve3k9fvP/6YlN7&#10;vaTkLJuYZDsLU+LjpVN3vhc/1C9sED/8/Vc1qxIp4Ul/0GjW6DKepjmf2KuBscy3qeYGBOtAQHUF&#10;fH1969SpExISorpNQM0hkA8CasZWzTp06uTQupGlUcaL3POhIGRZyAXknIOEDs001z+douSep3//&#10;/keOHJFcf/r06bnfHGtCYOXKlZIIdJ1t586d+cwi9dHv6JtuLTttfF9u9KWnW9sZ5XMNFJk9P+zM&#10;iL6Ph11ZbSt+NVF69lx6TL35cbvrbza0TP8s4dq4fg+HnFnUKJuHorPJMdcVD9/ZodyElJWBXhOF&#10;EwLIXHJ8kpz39ezZ7049mwvmB8jyJPnv26du1ujubM7K9ZPkCfdn9d1Xqv7nKau0Mz9Kzrk5pqrj&#10;xQ4XA3d2+HNa83x+lHzs2LHbtm3DUTTXYwsr/q1ApqMuXWe7ceOGrEzpebYdO3bQN7uRkSodF//W&#10;CNsrt4Dwm8N70P2LYyuoq+nom+hl+fr7h/XnxEfGsfm818vbdLzbG3OQ/MOeUKKiFT8HCUVf1apV&#10;y9PVxUz3Rjo6OuZpc6wMAVtb20wxW/6bJHp00frj0W9RkZEn+pVkMXXbbPoicZ8Djx0dEZUk9Z7J&#10;lPiI0Kik9JvmI74H08lNcEiM4A46TnSI8F8/ozOemWLHxaU9tx0fl74V3VPPjomKz3rTHScmLDQm&#10;0/NWSWkZpMRHxbDTiuX+urukrbmG5cizn74GhyVkuikw5cWcOhrqFXrve5fxgH2S1/Zdfn8U+GdZ&#10;2eeY684J29FBK+3eSG5CXILM2wql3eHCvj3eUk2j4YI/q0lF835sbqPJMukvfOT9j0XmJn+uFnNr&#10;aqdR50K+brDTzHRvpKDT7kyopFFW8t7ItI3z+RaXTPdGNm3aNNfKWBEC8ggMHjxY8qib/b2RNG8k&#10;zW9Gc3XKUxK2gUD+CKS82TehXx/h0nfElqf5U4icuSbdXTVQVLU+/WeeSn9+Ts7McrvZly9fxDs1&#10;zRuZ282wXkEJKP7eyL59+759+1aJwlJUBQIFKWDSvmNzA8bvJ9duxQiK5Xw+M3tQ39FzVi93dahb&#10;13n2hSDxm34S3xyaPHDgxEVrFvdvYNH4fwcC2PzYL97HXFtaVnJY689l8H+HvDo/u31ly5YLvZMZ&#10;ie891413rlO+puuVgFOT7S1MjQyNLTqtf57w48och8rFTU1NStvOuRWV9lqXWB931yFDxk0a17tR&#10;+Yp2bqc+cxnxAedXj3aqWb7R7Js+e0ZYlzYxNS1p7eoZyueH3z9x4VVEEj/6xfEN6zaefJn4p5d6&#10;7b6Dm+t9OzmiSZOBa28GcwSfatuPGpE+D3LWsnLKMW/9kZoceHCkdSljQyMTyw6zL3+TfFVS3nJS&#10;yNoxXgvXs8cscS4h40ZH3P+oEGZkUrgEaA4SepvCz58/C1ez0BrVFlCvMWTj4aPC5ciusdZK1Rjt&#10;llM9RFU7emhZj/K4b1KpekcJKyPnO7XpTWvt2rVTwvagShAoEAGdihXN1VJTvgd9YzCib0zuNPVn&#10;9607Vy9dc+Da4T7Rm/t0mnZb8FpQ/o9j/+u+02Tanq2rlm8+MLn2mz3jph2OMG/UfWyvRjqierKM&#10;qjv8r6+tmSgI0Chh3bGu+vfIWP+LV3kuh/x/vlzfKvHqgv+GbX7XeO2z0J9eY8yfrlm4P4ieSON/&#10;O/jftIAuG/e77zl+6+GGJm83DxuxJVCtdNNONXnBUeEP959NHXzyXZDXhPKvty/d+yHVrPX4pf81&#10;MWSZtRi7ZsOaMbb6mZzUa7ieOL+kUwWO36Gp7WvV7jTjiF9M+is/pZb12SSHHPPSEbyPZw9+brrw&#10;xMV9k605t1f06bf+TV42V+y69AKn+VvUXBc5msp5fFRsdZAbBFREoFatWo8fPzY3N1eR+qKaEIAA&#10;BFRJQM5zElNT07p166pSQ1FXCChUgMkURFksJpP3zn3B3l82Tu1MhPlr1R09wUn3nfvyw9/4XN+d&#10;K86bdelbQ3j7vFmf1cfct053LC7Y6VgsySs14n9pGptbVK1YnFWsVvcxLjaldPVr9naup8bWbTJq&#10;onNN02Ilmjs2M+d/+xLMZfDeHdhyIzb8+mp6H9KceRsfJZUw0wn08UkxKmFZpaIhy7Dp6HkjWlSk&#10;y3JdW5dP/fYl48KfbAWWWcuZF175nJjTuQrz0+WVAxrX67LmcQytL6OsBAWCqlm5LJw/1Kl1h8Er&#10;zuwZWuG395ETCsw9T1nxwy/N3603eX4bozxthpUhUOQFEhISvL296c0aRV4CABCAAAQULyBnzNag&#10;QYOZM2cqvjrIEQKqIcAJDv7FZ2pXrFw+5uG9l8m6BgbiiToMbGyqs5L8X/glx7988Z6nq6+fdr+D&#10;bvVOIwa1KJ3TPqemLrEGS0dbSzBRUGraJIVaWpoMLpduHOT4v/6gXttl/hLhsnTTeb+Q0OBDfQyJ&#10;T43FyogJWTq6OrRFSo7zP6a569fouficn7/Xmn41Nb9dmtlv+tX47MqS3lv8kFvbFs6Xviw++CzT&#10;bZmZ8jBs7WhrnPozuGAGAufeQifb5mlLyx5rn8dcnzv9oQbfa7Ww+gs3en3l875cXbtg5Zm3//h+&#10;zYIBQSkQkFuA3sy2bNmyuLg4uXPAhhCAAAQgIEsgp/NHGdsdOnSoYsWKYIVAERWIuXXlYTzDsHWn&#10;toYMiqf4MWFh4hnhWYaG+iymTjE94aU07sfXr9kZSsk/KNZTCBpNsxHt+/ydZBzB58ufNS9w79bz&#10;gvs5BYtmObtJB732DyiX+u3qBW8ONTFvZbGMa9h36y596dq8knb2AExtilMNBNFnASxqBmWt6DXA&#10;oqValVK6nHiWodqnG5fSlhuvI/j8sFfXPK+9CpX6joQCqCOKgIBqCDRq1Cg0NLRs2bKqUV3UEgIQ&#10;gIBKCcgZs9GsjxcuXFCplqKyEFCUQMKjNYtPhmg3mDCnXym6C7FZbY0kb6876QEPLzwimlGydfuG&#10;mnp161mxvp7YcOhL2tk+23fbtisJdMmLpamlwUjmcEQxFjc5hcfg83i5vRYmDKtq1a7KeO0+b1fA&#10;77RmxdxeseZa+j9kNZUpCDGlfpgSeu301ciMj1jm7R1tirEMjAzVsi1Lao7aJavWobunpS21LU2y&#10;f86aH/ohMLqUXQdF9Vb2+ajXG75h1+60xX1Fv2rmvbY99hEvTz3dGqprNJ5x3efWotZ/TutfMPVD&#10;KRBQHYE3b960adOGwjbVqTJqCgEIQEBlBOSM2ei29W/faPYFLBAo1AL8+ITEP0Mc9mfPuV16rPpg&#10;OXTXsbk2dMVIvfro+cMqRZ9euuqhMGpLfHX0/I82s6c56jHU641w7WgW6TmhrdPYhauWzejfZmSA&#10;TXdLClnUq1hZMj9d2n3yid+jY0tn7vdj8yMCHj/yC6JnxLgUwPEEtz8KF+G1Mx4v/RIPn8dn8FJS&#10;BMUOc+teMtxzfEvbXq4LVyyd4uK8OtW+TTEGI5WTTI+7pW/Bp1iQkZIizI6pq1+MEer/7LX/eQ9P&#10;wTwmfyz80FNTh665/yut5MTXezweFGs3blgDddll/ZnjXwyF1NBPH6MFESzvp+fSPSG9Vs/NXcyW&#10;mphI77bmcCQuZYpqkZpAH6RyfidmuaFR5iZ5qH5qMvUB3aOalyg7D9ljVQiopIC2tnblypXV1bN5&#10;o6NKtguVhgAEIKAMAnLGbDQ31NSpU5WhAagDBPJJgPP+2u5V09y9Uxgp9xa3a9+1l0vPrg4tbXuv&#10;eVtr+vkXT3b3rSQ6M2GZdtx45ahr2SvDWtn3GjBg6Pq4keeOjq4quJikVnHofs9twxryvfeuWXfY&#10;r7TrgQ1dzAT7nHqN/5ZMaR537H9OvRb715s4wrqkZcMK3JCk1E8X1m65EsyNurNn+cHHPwK9ti44&#10;6JPCe3Ny5aZLAT+eHlm++doPbtitHctP+SWW6bf7yp6xrU2DPbetXH88sNqsXTMaasW/PrPK/WY4&#10;9+e1rauOP/308syGjRc/c2Pv7Fp67HmUZv1ew9oW91nce6p/xeZZZhXWrtWtb5WA1X3tWrdt365N&#10;s5bDr1ktv3bsv8rUEJbUsqgdf+YoZ0eY9dtwfEEj/6kdWjn17NfX7VKV9Tf39M7+9dqCkvghj49t&#10;mrX2Shif+/7o3OnrTr5MfwfC77dX3JfPO/CKm5p0d9vUdQfvB6fFp7I3yUPVOe+vbF+29XoIN+Lm&#10;9iXbLr/NEi7mIS+sCoHCJEBPTKxdu9bY2LgwNQptgQAEIKAsAuJ3xNGd6JJ1mjBhgmJfH4d3aivW&#10;swjm9i/eqV0EmZW2ydLeqa1slcU7tZWtR1CfvxPI0zu1Hz16RGcRX79+/bsysTUEIJCPAnindj7i&#10;KiJrxb9T+/r16y4uLsoSd6IeEIAABCAAAQj8U4Fq1ap5enqamZn901qg8HwSiH+yxLn/rmD5Z7rK&#10;p3ohWwgUGQE5742kG9aLFaNHZ7BAAAIQKEABblJMRHh4ZFRCcgEWmpuiOPGR4eHhEfFszC6ZGy6s&#10;UxgF6BHP6Ojov5m/tjCqFI42Jfpu7ttrf8n+vcrLedZYOBjQCgj8UwE59z47O7u9e/f+05qjcAhA&#10;oEgJqJk3dO5e6f1a1wkTxk8/4KtcQRvbe4cb3VDutiukbo8OtY0k35hepDoJjS3KAoGBgUOGDImM&#10;lJh/tihzFJq28yPvL+3qMMWvxdKFDi1bIhQAAE/PSURBVEaFplVFtyE0RRkzfWHR61yxqI6AnL21&#10;Z88eAwMD1WkmagoBCKi6gHqNIRsPHxUuR3aNtdZUqvZot5zqIarb0UPLemSZ4EWp6orKQCB/BJo2&#10;bUqX2sqXL58/2SPXfyDAj/bZPtDWcd6jEmP3belVWs5Txn9QcRQpU4BiNtFTV7SGnp4epFRIQM4d&#10;kK6z7du3T4XaiapCAAIQgAAEIJB/Au/fv+/VqxfdI5x/RSDnAhVg35zUpMXYI+9+s3TYj+Y5t2ie&#10;w9Ki20pv5boDokC5VKSwmJgYUU3FkZuKVBzVZMgZs6mpqdGbWOAHAQhAAAIQgAAERAIZ75KESCEQ&#10;0G41eeM0+zIaDEaxOsM3HUm7lUD2/x3ZOrKect0BUQg6QeFNePXqlTjPSpUqKTx/ZJh/AnLGbF5e&#10;Xn379s2/aiFnCEAAAhCAAARUSKBq1apnzpzBvJEq1GU5VVW9nMPCKw+Oj6sbf272bM/fpenG1+yW&#10;cqWNtXLKEp//awEfHx9xFTK95etfVw3l5yAgZ8xGzxmHhYVBFwIQgAAEIAABCJDAkydPNDU1g4OD&#10;oVGYBNQrdtvkdXlxXd9547YHYl5cFe9auhJOF10Qs6loN8oZsz18+HDSpEkq2mZUGwIQgAAEIAAB&#10;xQpYWlru2rXLxMREsdkit38vYNR0xplzk/l7V12N//eVQQ3+QuDq1avid2rTW7uaNGnyF5lh04IW&#10;kDNm+/3798+fPwu6sigPAhCAAAQgAAGlFNDQ0ChRogQ97q6UtUOl/k5Av/GMkx5DKiTjndp/5/iP&#10;t960aZO4Bj179ixevPg/rhCKz4uAnDGbo6Pj+fPn81IQ1oUABCAAAQhAoNAKvHv3zsnJCfNGFtYO&#10;ZpnWblbLVM6zxsKKolLtOnXq1PXr18VVHjdunEpVH5WVd97IgwcPVqhQAX4QgAAEIAABCECABKyt&#10;raOjo8uWLQsNCEBA2QRoEorRo0eLa9WwYcNmzZopWyVRn+wF5PzFhDp79uzZwIUABIq4QPLT+U69&#10;3d/hlTxFfByg+RBgMGj2kRkzZojf/gQSCEBASQRiY2M7d+4cEREhqg/dwOzu7s5kMpWkeqhGLgXk&#10;jNnoIePatWvnsgysBgEIFFYBzYaDO8bM7TLiyGeEbYW1j9EuCOROICkp6e3btykpKblbHWtBAAIF&#10;IUABm4ODg7e3t7iwWbNmNWjQoCDKRhkKFZAzZvP09Gzfvr1Ca4LMIAABFRRQsxyx2q3EheFt+233&#10;TVDB+qPKEICAggRq1qx59+5dc3NzBeWHbCAAgb8VoF2yXr169B4OcUY2NjZz5sz523yx/b8QkDNm&#10;oxdq09PG/6LCKBMCEFAuAa26Uz02dkw+P66N/YSTgWzlqhxqk70An8dNFi9cLq9Qzwkn0dh/2lR+&#10;5IPtc1ec/8wtbKOT3tVbqlSp79+/F7aGoT0QUEGBDx8+jBo1qnXr1kFBQeLq05NNNN0/vUdRBRuE&#10;Kss7B4m/v//27dvhBwEIFHKB35en2TXPaWk5wP2Lug4j6umWvo0dVvsWulPRwtvHnI9e+9eOsDHV&#10;1tI2rlCvmX0Hh7atGteuWqOx09C5+5+EFq7354obq61jXs22nUO7Vg2qVKjatNfsk29/F2gXc/1P&#10;r1+1at+9iMIWIZcuXXrq1KkGBgYFyonCIACBdAG6M/nFixf0rBrN7l61atWdO3dK2tD9kDdu3DA2&#10;NgaYigowU1NTRVWnGZ/oRzJxMyZMmLBx40ZZrTp79uy6devu37+f+2b379//yJEj4vVpPF2+fDn3&#10;m2NNCLRo0eLBgwdih5EjR2Y6HoEoHwR+h3+LSEo7SMjMnhu4Z1CPJY9SrHotct84sUVJvJ8pH3qC&#10;shw7duy2bdvEeTdt2vTRo0d/WxT/17b2FcY+cNgfcX6wniAzfrTv4bkjJ25/Waz98rMnJlvr/20J&#10;Bb0998PNu6zW9pWlDENqbIcK4x51PBh+pn8xBiPm6fLujnPu63Tf++j4wPJy3nYiR/N4CdEJmsaG&#10;6T91Z1NhOTJX6CZ0u2NAQIA4S21tbXoDm6wS+Hw+nTLST/iY20ChnYDMIJCzAIfDodds0OQish4o&#10;pVOmNWvW6Our3AE957YXsjUWLVo0f/58caMsLCw+f/6c9k+K2URLo0aNJJtNMZv4I4X80a9fP8n8&#10;KWZTSLbIpOgI2NraSg4hOgAVnbYrdUvj7s9ooKtR1nHFgwieUldU5Ss3ZswYyV2AYjZFNCnRo4sW&#10;Q6vz/njJzKK8XGtpMzWqjLkerYgyCjAPXujpoW2m3OdIL1LQWGaxbocS0z5OujGqghpTs/nqT9wC&#10;rOMfRWVf4X9Vq7RyK1WqVMjOh9AcCBQ1AboAfuXKlX98KEHxuRZYuHCh5BClmE28qZw/LJ44caJ+&#10;/fpFbdyjvRCAQBYB9pPl47bFdXa/cXZ6c7xutdAMEGP7ufO6m/MCD6w4GCR5iySfExMZzZZ60yQ3&#10;ITIsmi263+935I9vNPP7t1+xgjtlk2N+Cf8VEpMxuygnPp4jXDU5IT5tI/oHnxMbnZD15trk2PCw&#10;2Ewzk7LTMuAmRMdy0u8y5IXeW95/zKGguIjvwd/CE3O++VDdyMSAlZqazM78IKaUIvm/4xMELef9&#10;jolOlEIgyyY5PjxKsD77d0ZDk2NjhSXKrLCMzERsfHZ8QjKDEx0iYM1wZnDjQ4XQofG4QbnQ7Ipo&#10;CATkFqAJ3uk+SXqwjeaNlDsTbKg8AnLGbJUrV3ZxcVGeZqAmEIDAPxHgfzu4/ILlukv7h1TT+icV&#10;QKH5JWDSvmNzA8bvJ9duxQiL4Hw+M3tQ39FzVi93dahb13n2hSBxXJD45tDkgQMnLlqzuH8Di8b/&#10;OxDwO/aL9zHXlpaVHNb6cxn83yGvzs9uX9my5ULvZEbie891453rlK/peiXg1GR7C1MjQ2OLTuuf&#10;J/y4MsehcnFTU5PStnNuRaWFW7E+7q5DhoybNK53o/IV7dxO0cQd8QHnV492qlm+0eybPntGWJc2&#10;MTUtae3qGcpn8MPvn7jwKiKJH/3i+IZ1G0++TMwJJ/H52SvvucXqd+5kJb6TMmuR/PCXx5aOaFut&#10;gtOWxxenty5vYmJqXMp65OEP6WGkTJvffjtHD3Bds3fn8rFdm9YdcjCSwf58bbNbtwYVrEZd/C29&#10;wtIziw04t3qMU81y9aedPeNmU8rYrLbb5bcnp7SzqmhRb8iuF7+SBE1l/3yyokvdzou9goX/xAIB&#10;CBQ5AXpcrV27djSbP80Y6evr+7///U9XV7fIKRTSBsv5PFt0dDS9Up0ecMw9C55ny70V1pQqgOfZ&#10;lHBg8L49806q3sxK+CAUlnwWyJfn2Ri/D3Y1GXS1g/h5tvRGJD+aUqfV2s815z59tahe9I1xzUcl&#10;Lnu2r6sJhW++y+1bLI4ZcenhOjtD/o9jA9psrXnq5uzamozwPZ0s/ne39a5PnsP1jvY0Hxzo9tRn&#10;UT112uTyCMuud3vffLO+cWLol9Ojmo66VWXw/En/9e1UPWJ3L7vJjyt2H91/4MBB9ma+s+wddpis&#10;CLg1yZL57WC/wc//O7vBzpDBDzvWr86AyzXWvPAcYvD10EAb12dW3UePHv+/7pU+L3F02Fpsoe+D&#10;mdXUGByv0VWcbvW89XqdrbSZ0QSNHXyt5ar7q21j3j48tWXtsZ81/7fGfWl3C9Ha9COElCLPDdJ6&#10;vbar3aqoJv269+zWqdbvm8unrrwZ13Sl9+2pNdRk2uiH7evW5M5Q/wNdizH4oUeHTE9Yu3+YduQ3&#10;z/FNBl5pffTHsV70TF2mCsvKrCkvJOjkf03HPijfc9rC/5V6cuh59WmbBpe7M7Fh+/2Vt769+L/S&#10;gl9gkx9N67C76bm93QwVNBR79+598uRJcWZ0O+6ePXtk5U0vZ5s+fTqtYGZmpqDykQ0EIJArAZr/&#10;99evX3RaXqFCBTxQmisyZV1J8c+z7dq1S09PL9c3ZwpWxPNseeLCylkF8DwbRkURFyjA59lImvNo&#10;SjV1hkb9ea9SuW9XNNMx7nMiIb0Doo+7FFfTbbc1ODXlxdy6xTIeB0sIuLjrwL0f9GBj4rFe+hp1&#10;575MEW7DvvK/MhqVXe8JHzPj3HOtolFymGeS8CPezy32mpot134RPQ3JvjqyrIbFuNvsVO6bxTYm&#10;DfrNmC1cZo3vXLtkiXL9j8YI1ymjUXHsLbZwC87dCZU0yvzvivBf7BujymlYuWX7PJtGvUErVo5v&#10;XZxFz+vdoOwyFtlFRu120tJouPC1qDm80EM9afMG831TZNvweEEbWmsbNRxz8FUUtY391jdA2OIU&#10;n9l1NIxcToieqfujwjIzE655c0wFDfNBZyUfPOR+2thGX6v+vBfCeiVcHmXnelvEqphl8ODBkic2&#10;bdu2VUy+yAUCEIAABKQJKP55tm7duj18+FBZY1TUCwIQgAAE/lKAExz8i8/Urli5PCPm4b2XyboG&#10;BnTBTLQY2NhUZyX5v/BjxL988Z6nq6+fdmuhbvVOIwa1EF7zyWZRU5dYgaWjrSW44yN9DmMtLU0G&#10;l0s3XnL8X39Qr+0yf4lwWbrpvF9IaPChPoJLSGosFoPFYoqKYOno6tAWKTlNbyqukIZF+/HT1u9f&#10;183s856J827GZNRUdpHCsjS1tEVlsko4OjTW4v0IDubKtklmles7Y2K1IPdBjSrV6TrjJLt8VW3h&#10;1upqsmZWlZmZcDsmtVpLV19DQlbNcrBbLzP/3esvRDMYkRcPB7YcbCsq5B8sdCMWPT8TEhLyD8pG&#10;kRCAAAQKu4Ccz7PRSzO9vLyUE6dIvSRWObsAtYIABFReIObWlYfxDMPWndpSkEQBFT8mLEz8lBTL&#10;0FCfxdQppscQxDDcj69fS8zhkfwj+JdCmk/Xs6J9n7+TnE+DppNXSNYU9lXov2VT/5Iftv835WK4&#10;ONNcF1nMxEhHTd/AgCXbhsLKEh1W3Pe/u2OsdZLXqkG2rWfcjs2h9rKgZW9m6OA6sl7U6fW7A4JO&#10;nojrNKi2OLBWEFTus6EHaTp37qyjo5P7TbAmBCAAAQjkUkDO59mOHTtGN1xKvrYlx/IK6nk2zvtr&#10;B88c3rLskG+iTslqNa1KG2mkxIb+ii9WqXH73v+NG9jEvJC9O4ofdn/jtLmH36QaGqlxfrPK1KvN&#10;iDSZdmhuw3/3zZ3jYJBvhUzPsxUvXrx8+fLyZYWtIKCKAjTmr1+/Lq65Yt7PJv15toRHc1q3W/6u&#10;xpxb9xfaaHPfLGnWYMH3PqfeHugqfFKK92Flizqbq596t8fh/ZyGTZeHOOz0PjvCQnBwZftuWPyk&#10;09L/yp4dWMbl+Yj7r1Y2pkfFEi8MrdzzXq/rAZtaa9FTV1PrtD7U/OyXPR0F14Ri9nQsOTp+6fvb&#10;kwUZcO5MqNH+XPvLH7e3DlzctP7C7w6bbx4bXYOe/KI1by9zZ7tOc1QTPLR2vasoNwb32az6zfda&#10;nw7a66wteDzMyulm95v+61vIfJ7thlPa+9n4kZfHNO26J6m7x6MjfcvRT5h0b6SMIpMFlYyY5/do&#10;Fj00R8+9/dzavvLiUofeH+z8XaaNU+y5E+/b9mlDT3sm+m/v12GCd4czVEl13/k21pusDoufZ8uo&#10;sEzo73s6MTi3x1fvcMHhyodt9n9M+MMPPdy71tBn1o6VDHocPTLIXM6fYqXuEUOGDDlw4ID4I7o3&#10;kt7JK2vfYbPZP3/+pMOyunqh+/pRxeMF6gwBCKiggOKfZ5PjHtSCfJ6NF7LVXlPyhUO8qFceY22M&#10;WRplHNY8jZOj9v96k5T3Xl4fpb0/KMV/TSuzmqMv/RR9GOe3d2BVvTqzn4keuihcS6bn2VRwT0SV&#10;IfBXAvSzheT2ink/G+/XtrZ/HC5Tkz5dnNOmpIZ+reFHAtOOJLwIz1FW2rqNZj0QPv6V4LOgaXnH&#10;be8Ehx3ul71dzemam2X7MQtWLp3er6nN/86F0eNbKa8XNdLUrDni0GPfh0eXjO/WwEjNwH7ZLd8v&#10;8fQA2sTKGmaDzqU9eBXp7qCl0Wxl2hGOntqqqFF6+GV6Oo33/bBLGTWmmmn9nhMXLF8yubet4xIf&#10;wVNrSZ7DSmlUGOOV9jzbk2nVNUwGnBFmx3k0tZqGQdu1Pq/PHbj4JfMhUNRYzfbbQ9M/ibk9qZYW&#10;y6T10ifClsksMpqeZ2OV6HHwp/Cpu6QXi5qUarnSV/B4nmwbbuBqR/sVr4TPrfFCt7c3arLMn8hS&#10;ns2qpaHX44jo6cA/K5wNdCrba3QFjZJDL2Z9Xo39cEo1DbUyQy8o/NstT8+zid7w/vXr18L1zYPW&#10;QAACECg4gWyeZxPc1iFa8vRO7fPnz7dp0yZPLSjImC21yLwkVvAwu1bliXcl3h8bf3Ws81zEbH91&#10;aoyNIaCUAgqP2djvru5aPqiePpPBMqrUpF2Xnr17dOnQomHDVj0mrL/8UTzjiCi2+HR2dtf6VnXb&#10;9Ozfv1f/SfteZEzeEfNsx3DbiobaeuY1HKccf5v2vmpe6NVZduX0dIytHGZ7Bl76r1oVu2GLDj/5&#10;/Or8sl5Wmky18s7zPB59/3hjy/gWxVksw0Yj1nm++e59eH7XShpMdYvO80/6UgQS77d/nL2VqbaG&#10;TonaXeZd/k4hT5zf6YWdK6gzNSp1W3TMO/DF6ZV9q2sx1co6zjnqE0nh1NNVjpZGRpYOS+4KZv7I&#10;WASNXTawjh6TwdSvO2CJ+420gDTh8dyGukyWUY0uE1ece8uRViRlIojZ1C3t+vTpN+x/wwd06TRo&#10;9Z1QcfYybLiB67pYVavZvOeoKTPdhg2efvxdUirn/eXV/WtqM9VK2U/zeCLIInOFpWbGi/I5Oq+L&#10;pQaTVaLF+K23vmb6BY+iw1a13O6LYlhFLnmK2eLi4ry9velqmyJrgLwgAAEIFCUBxcdsNAHJlClT&#10;8mT472O21NTIE/1Kspi6bTZ9kfzC47GjI6KSpF3ESk2JjwiNShJ9MSfSS1rpB8TgkBjBL8/0NlPh&#10;v35GZ4RL7Li4tJ994+PSNqI1eeyYqPisl704MWGhMRKhlqCIpLQMUuKjYtjppwPcX3eXtDXXsBx5&#10;9tPX4LCEP05CaM62OXU01Cv03kfnAulLktf2XX5/Fpi5ibltCy8pLl6yjpIeEr0vrS15Ghy5WxnX&#10;2ZQyjkClCk5A4TFb7vY8rJUWs2k0XSH1dod/DxR9elinxZkO+wqpVZ5ith8/fqxbty42NlYhRSMT&#10;CEAAAkVQIJuYTc7n2ZKSkhISEvL0DpaCep5NeP4k64VDsUd6VhxwJtlpd7DnMFPhS2IXLTgZYW6p&#10;H/bw6iv9Los3L+xcUXQfPr0kdt6Ka+xSZVn+5y9ENl+0b2P731cPLZs009NoFr1wqE7C2+uHlrlO&#10;OsYbe+vN+gZfPHdu2bn/hK/1zquO98dPdb/7lVvGadmZY73DVgwfu9EriGPSbNqxC4vamAgeNKA3&#10;ts7f8ui3WtKHe3eDyvZds2d1T7MP53ds3rn/9Cf7/Yfrnhk90+N5lG79cQcvr+tkFnln68qte3ed&#10;/WrVa0DzMtV6zh9jqy9xjsgNWNeu+dS78QZ1+s5Zu3ScfflMLzaW2kRWiM85WW2pE3jOfYv7/lMf&#10;Wm5apb1m+OY3JSZceb+udRaPzYNr0JMoUtpimW8PMmR6no0edp86dWrBnS+jJAj8a4Hdu3dLPlyk&#10;oOfZ/nWrVKN84UN30QsD7k+vrHSPRPO+bHOZxlp7fFQFRT7KJuyXPD3P5uPj06lTJ/pv2bJlVaNX&#10;UUsIQAACSiag+OfZlP39bFLvjRRcHXs4uSq9cEj0zqCo62OrWw45SzfT0MJ+tay5vk5Nt1uC+314&#10;34/2tbJd4ie8xBS2u6MuU6/jbrqJJfFIDz2JFw5dGl5a9MIhTtSvd7u6GqsZ2Axbe8z7Z0Kc34YO&#10;pmoGDXtNX3fBPyIx9ObEWhpaLdd+omt5vGAPF7uJwlLoAYejLuZq+nbrPyZGhwZsbq+nZtyg16xd&#10;975E/rjpVkdDs8myt8Krf9m/cIgXdneZs6UO3e/D0q/Scfph3+iMS3GymyizLUmRP9/ucDZSM67j&#10;svys1/7pQ8bvD5DqIastUi9YKuSXEryfTSGMyER1BfLn/Wyq61GANafH0dppZryfrQBLll0U79ep&#10;UY2qN+zQ08m61awHaXekKrhmebrOpuCykR0EIACBoieg+PezOTo6Xrx4UclC09xUR/R2eBb9l/fO&#10;fcHeXzZO7UyE22nVHT3BSfed+/LD3/hc350rzpt16VtDOO2YWZ/Vx9y3TncsTr9gil8IJNxG/C9N&#10;Y3OLqhWLs4rV6j7GxaaUrn7N3s711Ni6TUZNdK5pWqxEc8dm5vxvX4K5VOqBLTdiw6+vnkPLvI2P&#10;kkqY6QT6+KQYlbCsUtGQZdh09LwRLSqalLbt2rp86rcvQZKTXMtoH8us5cwLr3xOzOlchfnp8soB&#10;jet1WfM4RrCyzCb+Wfs//6VtUsqiSjlDlma9PuO62g9esW/T4CpSPWS1JSE3/YB1IAABCKiKwO8A&#10;z81LzwQZG4deXb/+rF9O8/UXVLNYWsamutyYcG79ufsXNhdOrPlvlzdv3rRu3To0NPTfVgOlQwAC&#10;ECiUAnLeSREfHx8UFKR6IhkviVXP5kWoKviSWP0aPRef8/P3WtOvpua3SzP7Tb8aT/Niy3oPbk4d&#10;l+nNrdI9snvhbU4F4HMIQAACKiNQrEaniRuvf/gV+u3Rnqnd6gjfdqAMi1GbJXc+BD4/u8Q57Z7+&#10;f1wpbW3tqlWramhIvvT7H1cJxUMAAhAoNAJyxmxPnjyZMWOGyink7iWxLBkviVXIq1xz/cbW3OHy&#10;AvduPZ/+q69mObtJB732DyiX+u3qBW/KgC4pS30Pbu7yFq8l3UOQfT6+8DaPdcTqEIAABCDwTwUq&#10;VKiwatUqIyOjf1oLFA4BCECgcArIGbPRc8m/fv1SMZKER2sWnwzRbjBhTr9SLIZh02a1NZK8ve6k&#10;Rzy88IhoRsnW7Rtq6tWtZ8X6emLDoS88URPZvtu2XUlIZbA0tTQYyRyOKHrjJqfwGHweLzUPDpq1&#10;aldlvHaftyvgd9pWMbdXrLmW/g+ZOTEF8Ze0T1NCr52+GpnxCcu8vaNNMZaBEf0ULLOJgtXz0Bbp&#10;Hgx525IHLqwKAQhAAAIqIvDs2TMK2L5//64i9UU1IQABCKiSgJwx2/Xr13v37q20DeXHJyT+GeGw&#10;P3vO7dJj1QfLobuOzbWhCQ8Z6tVHzx9WKfr00lUPhVFb4quj53+0mT3NUY+hXm+Ea0ezSM8JbZ3G&#10;Lly1bEb/NiMDbLpbqjHUq1hZMj9d2n3yid+jY0tn7vdj8yMCHj/yC6JnuLgUwPG46c+f8fkU1/F4&#10;aTEfRXZ8Bi8lRVDqMLfuJcM9x7e07eW6cMXSKS7Oq1Pt29CTCKmcZHrcLX0LPsWCjJQUUXZMXf1i&#10;jFD/Z6/9z3t4BqXnmabPDz01deia+7/SSk58vcfjQbF244Y1yKaJgk2za4ugusnspHRC6R7ZtEVp&#10;BwYqBgEIQAAC+SRQrVq1S5cu5WlC6XyqCbKFAAQgUPgE5IzZ6IZ1fX3JKeeVR4bz/truVdPcvVMY&#10;KfcWt2vftZdLz64OLW17r3lba/r5F092962UNhc9y7TjxitHXcteGdbKvteAAUPXx408d3R0VcE0&#10;zmoVh+733DasId9775p1h/1Kux7Y0MWMqNRr/LdkSvO4Y/9z6rXYv97EEdYlLRtW4IYkpX66sHbL&#10;lWBu1J09yw8+/hHotXXBQZ8U3puTKzddCvjx9Mjyzdd+cMNu7Vh+yi+xTL/dV/aMbW0a7Llt5frj&#10;gdVm7ZrRUCv+9ZlV7jfDuT+vbV11/Omnl2c2bLz4mRt7Z9fSY8+j+Jr1ew1rW9xnce+p/hWbl880&#10;z7R2rW59qwSs7mvXum37dm2atRx+zWr5tWP/CaejzqaJstqSmOR/bNnmaz+5YZdWTdt2O1gYIUr1&#10;oOyltkV5hgJqAgEIQAACBSbA5XIjIiIyfqwssIJREAQgAIEiICDn+9lEc2+yWHkI+Qr0/WxFoOeK&#10;YBMzvZ9t5MiRO3fuLIIOaHKRFRg7duy2bdvEzcf72YrsSCiwhufp/Wz0oDsdpT99+lS+fPkCqyEK&#10;ggAEIFCYBLJ5P1segi5JkT179hgaKs3kWYWpr9AWCEAAAhCAgAoKNGnSJCUlBQGbCnYdqgwBCKiA&#10;gJwxW5s2bQ4cOKAC7UMVIQABCEAAAhDIf4H379/36NEjPDw8/4tCCRCAAASKnICcMRvdFYl3sBS5&#10;wYIGQwACEIAABGQLMJmCd8NggQAEIAABhQvIGbN5eXn169dP4bVBhhCAAAQgAAEIqKIAvVD71KlT&#10;mDdSFfsOdYYABJRfQM6YbejQoTQ9lPI3DzWEAAQgAAEIQKAABGgOEroBJzg4uADKQhEQgAAEipqA&#10;nDHbgwcPJk6cWNSw0F4IQAACEIAABKQKVKpUae/evaampvCBAAQgAAGFC8gZsyUlJYWGhiq8NsgQ&#10;AhCAAAQgAAFVFFBXV6eALU8vAVLFZqLOEIAABP6JgJwxm4ODw9mzZ/9JjVEoBCAAAQhAAALKJvDu&#10;3buOHTti3khl6xfUBwIQKBwCcsZsHh4e5cqVKxwEaAUEIAABCEAAAn8pYG1tHRsbW7Zs2b/MB5tD&#10;AAIQgEBWATljtkaNGs2bNw+gEIAABCAAAQhAgAS+fv06derUmJgYaEAAAhCAgMIF5IzZjI2Na9So&#10;ofDaIEMIQAACEIAABFRRgM1mf/jwISUlRRUrjzpDAAIQUHIBOWO2S5cu0SNtSt42VA8CEIAABCAA&#10;gYIRqFmz5u3bt83NzQumOJQCAQhAoEgJyBmz9e3b9/3790VKCo2FAAQgAAEIQECWgI+PT8mSJb9/&#10;/w4iCEAAAhBQuICcMdvr16+3bNmi8NogQwhAAAIQgAAEVFGgdOnS06dPNzAwUMXKo84QgAAElFxA&#10;zpjt169f9FptJW8bqgcBCEAAAhCAQMEI6OvrN2vWTEtLq2CKQykQgAAEipSAnDFb165d7927V6Sk&#10;0FgIQAACEIAABGQJ+Pv7N2nSJDQ0FEQQgAAEIKBwATljthMnTtStW1fhtUGGEIAABCAAAQiookD9&#10;+vU/ffpEd0iqYuVRZwhAAAJKLiBnzFalSpV+/fopedtQPQhAAAIQgAAECkYgLCxs9+7dCQkJBVMc&#10;SoEABCBQpATkjNkqVqzYuXPnIiWFxkIAAhCAAAQgIEsgOjr64sWLSUlJIIIABCAAAYULyBmznT59&#10;2sbGRuG1QYYQgAAEIAABCKiiAD0xQXNKlypVShUrjzpDAAIQUHIBOWO27t27P378WMnbhupBAAIQ&#10;gAAEIFAwAq9evaLXaoeEhBRMcSgFAhCAQJESkDNmCw4OvnbtWpGSQmMhAAEIQAACEJAlYGJi0q1b&#10;Nx0dHRBBAAIQgIDCBeSM2d69e7dv3z6F1wYZQgACEIAABCCgigJmZmZDhgzR1dVVxcqjzhCAAASU&#10;XEDOmK1Pnz70JhYlbxuqBwEIQAACEIBAwQjQvZE0pzTujSwYbZQCAQgUNQE5Y7bz58+3adOmqGGh&#10;vRCAAAQgAAEISBWoXbv206dPzc3N4QMBCEAAAgoXkDNmK1GihLW1tcJrgwwhAAEIQAACEFBFgbi4&#10;uPv373M4HFWsPOoMAQhAQMkFmKmpqaIqUgzm4+Mjru6ECRM2btwoq/b0Apb4+HiK3HLfvP79+x85&#10;ckS8fr169S5fvpz7zbEmBFq0aPHp0yexw8iRI3fu3AkWCBQdgbFjx27btk3cXnpP5qNHj4pO89HS&#10;gheg59OuX78uLrdt27Y3btyQVQ06haAXtz579qxMmTIFX1WUCAEIQKAQCCxatGj+/PnihlhYWHz+&#10;/DntnxSziZZGjRpJNpViNvFHWf/YtWuXnp5eNitk/ahfv36FgBJNUB4BitnyNAKxMgRUXWDMmDHK&#10;swOiJkVQgGI2Vd+JUH8IQAACyiywcOFCyS8XitnEtZXz3kgnJ6dLly4VwW8sNBkCEIAABCAAgawC&#10;b968adWqVWhoKHAgAAEIQEDhAnLGbHTbuuRdagqvFjKEAAQgAAEIQECFBOjNbDVq1NDQ0FChOqOq&#10;EIAABFRFQM6Yzdvbe/bs2arSSNQTAhCAAAQgAIF8FShfvvzy5cuNjIzytRRkDgEIQKBoCsgZsw0e&#10;PPjnz59FkwythgAEIAABCEAgkwDNPmJsbPz9+3fIQAACEICAwgXknDfy2rVrNA3JqVOncl8hetsm&#10;XrWZey6smaNAuXLlatWqleNqWAEChUaAnhcKDg4uNM1BQ1ROwNTU1MbGRla1o6Oj6R4ceqSNbpJU&#10;uaahwhCAAASUQSCbeSPljNlu3759+PDh3bt3K0PzUAcIQAACEIAABP6tQFhY2JUrV3r06EHTSv/b&#10;mqB0CEAAAioqkE3MJue9kfRD2o4dO1SUA9WGAAQgAAEIQECxAvQSIXoFS1RUlGKzRW4QgAAEIEAC&#10;csZse/fupdvWIQgBCEAAAhCAAARIoEmTJhwOh2YigQYEIAABCChcQM6YrU2bNh4eHgqvDTKEAAQg&#10;AAEIQEAVBd6/f9+9e/fw8HBVrDzqDAEIQEDJBeSM2ZhMJosl57ZKLoLqQQACEIAABCAgh4Campoc&#10;W2ETCEAAAhDIUUDOuOvmzZsDBgzIMXesAAEIQAACEIBAURCoWrXqyZMnzczMikJj0UYIQAACBSwg&#10;Z8w2dOjQyMjIAq4rioMABCAAAQhAQDkFHj9+TNfZ8DoK5ewd1AoCEFB1ATljtvv3748bN07VG4/6&#10;QwACEIAABCCgEIHKlSsfOHCA3uGmkNyQCQQgAAEISArIGbOx2eyIiAhQQgACEIAABCAAARJQV1c3&#10;MjLCs+4YDBCAAATyQ0DOmM3BweHMmTP5USHkCQEIQAACEICAygm8e/fO2dkZ80aqXMehwhCAgEoI&#10;yBmz0f0PZcqUUYkWopIQgAAEIAABCOS3gI2NTVxcXNmyZfO7IOQPAQhAoAgKyBmz0aF50aJFRdAL&#10;TYYABCAAAQhAIKtAUFDQpEmToqOjgQMBCEAAAgoXkDNmo3vWaVZfhdcGGUIAAhCAAAQgoIoC9KD7&#10;p0+fuFyuKlYedYYABCCg5AJyxmyXLl1ydHRU8rahehCAAAQgAAEIFIxAzZo1b926ZW5uXjDFoRQI&#10;QAACRUpAzpitX79+Hz9+LFJSaCwEIAABCEAAArIEnj17VqJEie/fv4MIAhCAAAQULiBnzObn57dx&#10;40aF1wYZQgACEIAABCCgigI0+8js2bMNDAxUsfKoMwQgAAElF5AzZgsNDX38+LGStw3VgwAEIAAB&#10;CECgYAT09PQaN26spaVVMMWhFAhAAAJFSkDOmK1Lly537twpUlJoLAQgAAEIQAACsgT8/f2bNm1K&#10;P+mCCAIQgAAEFC4gZ8x2/PjxOnXqKLw2yBACEIAABCAAAVUUqF+//pcvX0qXLq2KlUedIQABCCi5&#10;gJwxm5WV1cCBA5W8bageBCAAAQhAAAIFI0BX2Hbu3JmQkFAwxaEUCEAAAkVKQM6YrUKFCh07dixS&#10;UmgsBCAAAQhAAAKyBGJiYi5fvpyUlAQiCEAAAhBQuICcMduZM2foUWOF1wYZQgACEIAABCCgigJ1&#10;69b19fUtVaqUKlYedYYABCCg5AJyxmzdu3f39vZW8rahehCAAAQgAAEIFIzAq1evatSo8fPnz4Ip&#10;DqVAAAIQKFICcsZsX79+vXTpUpGQ4nG5yeKFy+OrdqMTAq9tW3bIl5u5FXyeZCtVvpmq3En8n5d3&#10;nghIFvcH95/2Bj/ywfa5K85/zjJiVJkYdYcABPJDwNTUtGfPnsWKFcuPzJEnBCAAgSIuIGfM9uHD&#10;Bw8PjyJgxw/xPrrOrX3FYtraelW7L3K/4BulslFb7HMP1062Hcevu/4l8xk456PX/rUjbEy1tbSN&#10;K9RrZt/BoW2rxrWr1mjsNHTu/iehvELX0/yw++uHtG5k3cq+XRvb5m1dxrq59Fn8XBkCE/63Mx7P&#10;eL9vi/pDW8e8mm07h3atGlSpULVpr9kn3/4u2L7g+p9ev2rVvnsRKjvsC9YLpUGgCAsUL16cJifT&#10;1dUtwgZoOgQgAIF8E0hNXxo1aiRZyIQJE8QfFfU/2FdGlFFTrzb1MSc3Einvvbw+cnOz5l+vk+ei&#10;2LfGWWiYDjybJKVoXshWe02GVuf98Wkf8qJeeYy1MWZplHFY8zTurytb8BnI5EnxX9PKrOboSz9F&#10;3RTnt3dgVb06s5+lFHwdM5fI/byx94jTMZRM/dFWk1ms26FE4TrR3svsTFjqZXp6fOUVaDW58VEx&#10;EgM/z2OuQCuLwiAAgX8n8OjRIzqLoNtw/l0VUDIEIAAB1RZYuHChZDhmYWEhbo+c19nOnz/funXr&#10;fAsklS1jbR0tBpN+PMyFFj/swoplV38VxJUpOYpS09WTedcKy0BfjykpzzKuO3DL1ZMTqkZem9l/&#10;xo0YZeuVHOojm4fre9TjiWHbPm1LqQnz0K89dNvGwRVy0bv5TsD7ev6BYcd2hlQQ9YeuRH8Y2bjN&#10;6l0u9eeFnSeCCmJ0iZuqpmdsqJn+LznGXL6boQAIQEA5BGrXru3j41OyZEnlqA5qAQEIQKBQCch5&#10;nmpubt6kSZNCJZHHxrDj4zmCTbgJ0bGc9PvGeKH3lvcfcygoLuJ78LfwxIzbyZJjw8Nik7MUkRwf&#10;GZWY9QScI8ybz45PyNiEmxD+SzILWUXJKInB+x0VThVlMv8Iy3JutLH93HndzXmBB1YclAwV+JyY&#10;yGi21NiBmxAZFs1Oa/vvyB/fgoODv/2KFdx3mBzzS/ivkJiMhokaK/gwIT59K2o8JzY6IeutilJb&#10;J60rZPaEsCgWk8EPOrf1yHt2OoBeq25O5bX+5MjcxhzbIq3fBCNEwkOiBGlt4QWdf2Tc0V5far+o&#10;G5kYsFJTk9niWqevljUr/u/4BEHv8H7HREsZYeQrvf+S48OFI5L9O6MvGMmxscIiZaLKyE3CgxMd&#10;Iuj5jKHA4MaHCsdCaLwy3JGa846ANSAAgZwE4uLibt++zc56iMppQ3wOAQhAAAI5CsgZs9WpU8fV&#10;1TXH3AvjCvEB51ePdqpZvtHsmz57RliXNjE1LWnt6hnKZ/DD75+48CoiiR/94viGdRtPvkyk9sf6&#10;uLsOGTJu0rjejcpXtHM7lTaZA+f9kfFde05zP7F/plND214jx40bP3HRmVevz60e41SzXP1pZ8+4&#10;2ZQyNqs96Q6D+/mUazvb7lPXb5jpXL1Cy6meP6UXJaMkBu/Hlfk92/eYuGSpa3eHyZ6hqXnsFZP2&#10;HZsbMH4/uXYrRrAl5/OZ2YP6jp6zermrQ926zrMvBInPuRPfHJo8cODERWsW929g0fh/BwLY/Ngv&#10;3sdcW1pWcljrz2Xwf4e8Oj+7fWXLlgu9kxmJ7z3XjXeuU76m65WAU5PtLUyNDI0tOq1/nvDjyhyH&#10;ysVNTU1K2865lf74oLTWyewKqT2R0Wz12n0HN9f7dnJEkyYD194MFoaM2vajRtRWT1tHahuzaUts&#10;QNZ+o1yzeojyl9VTDN6X849NZIVsic/PXnnPLVa/cycr0eVBqVklh788tnRE22oVnLY8vji9dXkT&#10;E1PjUtYjD39Ij5Jl9t9vv52jB7iu2btz+diuTesOORhJkdvna5vdujWoYDXq4m/pw1t6blk8ak08&#10;fHRKO6uKFvWG7HrxS/jyJvbPJyu61O282CsY73LK4x6J1SGgpAIhISHr16+Pj49X0vqhWhCAAARU&#10;WkB8l2SenmfbtWuXnp6eat8xmvvas2+Pt1TTaLjAT/C8Ezs6NGBzez014wa9Zu269yXyx023Ohqa&#10;TZa9FT4bxb4xqpyGldt90QNAvGAPF7uJtwRPJ6XyQo+6mKvp262nZ9043rPr6tWb+1KQH+/H7k5G&#10;6uVctlx/HBgW+fPtDmcjNeM6LsvPeu2fPmT8/oCYY72NtVqu/UIPMfF+bm2nrdF8VWDWomSVlJr4&#10;eJ512Q5bPgof1eK8XtJYmyXjebbURI8uWpLPs6UDcR5OrqrO0KgrqG/U9bHVLYecjRR+xn61rLm+&#10;Tk03YQN534/2tbJd4idsedjujrpMvY67BX8nHumhJ9pYuM2l4aU1Krve46Ryon6929XVWM3AZtja&#10;Y94/E+L8NnQwVTNo2Gv6ugv+EYmhNyfW0qCGf6LGymhdtl3xZ09k7mxe2N1lzpY6TAaTpV+l4/TD&#10;vtEZD4nJbqOstiRJ6TeONI9Q2WOCash9v7rnqIsJ6XUV9AdTu93qZ68e3zi65r/mpQwt2k45/Tnj&#10;2TKpLL5hwQ9mNdBQr9hi0KSNZ2/dPDy7bWl1pl6LVW8Eo0Zm23iheztbDDorfHaO9+vIwMHuYVSh&#10;uIgvR/qaqxm5nBA9VJcJVVZu0jxS4m9PsNIwcHL/kSbNeTi19dAzwn0DCwQgAAEIQAACEIBAquKf&#10;Z+vYsePly5dVOliVt/JaRiUsq1Q0ZBk2HT1vRIuKdDGoa+vyqd++ZFxuEufMe3dgy43Y8Our59Ay&#10;b+OjpBJmOoE+PgncD1evBqSYly0nuK7DMrdtXo356we7snUlM5NSFlXKGbI06/UZ19V+8Ip9mwZX&#10;16lq12tgr5alWHSZKjaFpcWIjYnOcqlMVkn8YI8FGz82GTyosvASkqaVfUuLjIs0uSUQ3VDJYjJ5&#10;79wX7P1l49TORLipVt3RE5x037kvP0x3APruXHHerEvfGsJHn8z6rD7mvnW6o3A1Ft2KmLGI/6Vp&#10;bG5RtWJxVrFa3ce42JTS1a/Z27meGlu3yaiJzjVNi5Vo7tjMnP/tSzCXIat1eeiKzE1lmbWceeGV&#10;z4k5naswP11eOaBxvS5rHscI1sqmjTLbop2136q8keZRXGZbBCUHnvc262T355RrvPDXN68dWTp+&#10;2t6wbqde3ljd3UL8bJl0lgDNcjUsS7KYpm2nrpzQ1a5Nv0WHV3U1/f3k2Ik3XJlt+8ZnJMXFhVxY&#10;MvWQbzSfZd591iRbukFTTd+0rJWluYyL8bJz05QyjtX1Wkwc2yL15vadojdNJN486FNvkKPgyT0s&#10;EIBAoRDw9/dv0aJFaGhooWgNGgEBCEBAuQTkvDcyJiaGpvtXrqYUYG3UWKyMSISlo6vD4HJTst5z&#10;yPF//UG9tsv8JcJl6abzfiGhwYf6GLJMSphq8r8HZbz0ilmsuJmBKJhiUt5auvoa6c3RrDdq5wbH&#10;8G2TR4ycdeQt3UeWyudnmXddVkmJ968/Sixepkz6k1osNfW8h2yc4OBffKZ2xcrlEx7ee5msa2CQ&#10;fg8hw8DGpjoryf8FgxH/8sV7nq6+flr2utU7jRjUonROfaKmLjEAWTraWkzhTyyizbS0NMmVTvBl&#10;tU6wUi67QmpF9Gv0XHzOz99rTb+amt8uzew3/Srd0hMju43ZtiZTv0n3YGXTFt7Hc09LOGcK2Rga&#10;Fu3HT1u/f103s897Js67GSNRB5kswhBZU0tbFCqzSjg6NNbi/QgO5spsm18yq1zfGROrBbkPalSp&#10;TtcZJ9nlq2qLilJXkzVisslNyjimrrIc7NbLzH/3+gvRDEbkxcOBLQfbphWS0zjB5xCAgAoI0JvZ&#10;aBoSDQ3x15cK1BlVhAAEIKAqAnLGbE+fPp03b56qNPKf1ZNuM4v2ff5OcpIFQcDFKt13tlv9kEPL&#10;975J4Ibd23s2xHbW7J6m0qvJ/XBwcLMeR4r/b+PuTbMcK4qvsvy5tvSS+Imx8Rx+bEzM37xcK+bW&#10;lYfxDMPWndoaMiie4seEhYmfQGIZGuqzmDo0F6UgPuB+fP1aYn6M5B/BCpKX4Shv7rzAvVvPx6Zt&#10;rVnObtJBr/0DyqV+u3rBmxJltzEv5Un3+CXIXuqYYPA+nHtm7txK6rSeahX6b9nUv+SH7f9NuRie&#10;0Ze5ZSlmYqSjpm9gwJLZNj36DaJEhxX3/e/uGGud5LVqkG3rGbfThWQ2W5YU5SZ9MXRwHVkv6vT6&#10;3QFBJ0/EdRokfoAwL7JYFwIQUFKBcuXK0c+Thoa4fK6kHYRqQQACKi0gZ8w2ePDgHz9+qHTL863y&#10;TMGZsTB3zVq1qzJeu8/bFZD+IuSY2yvWXKN/GDbsOXRgD+uUa1tXe7y13vLkyrRGMubgZ19eNuWY&#10;erdpfaul3zMnvg4lCJTS/iGjJLZx1SqlmFH3rtyVfCacz8vDXPEJj9YsPhmi3WDCnH6l6H7QZrU1&#10;kry97qSfzvPCI6IZJVu3ZzD06tazYn09seHQl7TM2b7btl0RKLA0tTQYyZy0yTW5ySk8BtUgLzOh&#10;yHbMvhMzeiLTeimh105fpTk20heWeXtHm2IsAyM61cimjXlpi3SPBJljgvfurE/pLq1lvYmBVbLb&#10;um3DKwYfGDP+ON3ImMPwEnzM46X/VMCP+vkryaRJy7qaMtvWUJP/49yxW+ySzUZuuOb3ZKuz4RuP&#10;g/eyzE8pyDcDNZvcZPWLes2REzsW894yZeIJzZ59Kub9mm++7bXIGAIQ+GsBmujf1NQU5wZ/DYkM&#10;IAABCEgRkDNmu3r1avfu3YuKaGpiYlIqg8NJP4dN5STTQ1bpkQ9fEAOlpIjOkJm6+sUYof7PXvuf&#10;9/D8bjXMrXvJcM/xLW17uS5csXSKi/PqVPs2xRicB/P7rvxm0dimbaduXR1tympSHJO+8Hl8RjKb&#10;yhMtfG4Kl/fx6tGbgV+eHVvl8SyRH/315eUTN4L+KOqqjvSStFqNGt1U7+ve/wasuvklOur9pTP3&#10;Q3gJ75/c9PmUPiFjRsHxCYl/RlLsz55zu/RY9cFy6K5jc23oNjb16qPnD6sUfXrpqofCqC3x1dHz&#10;P9rMnkbPranXG+Ha0SzSc0Jbp7ELVy2b0b/NyAAb4QhRr2Jlyfx0affJJ36Pji2dud+PzY8IePzI&#10;LyiBrsxRw3mC2x9FbRXc9Cl2pciOz+ClpAiKleFIV61kdsUfPZH5jWb80FNTh665/yut5MTXezwe&#10;FGs3bliDbNuYbVsy9Zt0D0tZbdF8e+55mc4tJG8V5Av6I5WbGE9OtLBMnVa6j68WfnLcoBXeQv1s&#10;WIgx6IVPmDC4Y/vuORRgPWlqJ0PZ/afHSGUHeizb6iv4cUG3Rg/HWnoWVSyFNzilcFMEd6iKRkam&#10;4S1jNOgJO/PPcZzWxSzznpOGVAq5/rxi/26ynpMTj0j8AQEIqJRA9erV6dzAzMxMpWqNykIAAhBQ&#10;EQHxFC15mjeS3sHyv//9rwhM78L7+ejoRjc7evkyU6Nih0lrT7wIenV6YecK6kyNSt0WHfMOfHF6&#10;Zd/qWky1so5zjvpE8lKTnq5ytDQysnRYcjdKMEFevN/+cfZWptoaOiVqd5l3+btwykfO02Utiqtn&#10;zMzBVNO3aDfvRkiEz9F5XSw1mKwSLcZvvfVVuG7ii809a5joGVVsNnyHt89mhxJGVTqvfhRNn2Qq&#10;SmpJdPtciNfSHvVKFtPULd2wz/LNYxpVbNZ/7v4HwUmSvcd+d3XX8kH19JkMllGlJu269Ozdo0uH&#10;Fg0btuoxYf3lj+KZDIV1/3R2dtf6VnXb9Ozfv1f/SfteZMz8F/Nsx3DbiobaeuY1HKccfyuaalAw&#10;Y+bVWXbl9HSMrRxmewZe+q9aFbthiw4/+fzq/LJeVppMtfLO8zweff94Y8v4FsVZLMNGI9Z5vvnu&#10;fXh+10oaTHWLzvNP+sZJd4zzy6YrsvRERnu5AWuG9Zs2aahza9tW9u3a2jVtYO00cd8rKiVtkd1G&#10;qW05eP3qwSz9RlnJ8JAyJlL8FnefeDOjSwT9sWxgHXrHOVO/7oAl7jcCRbNuJjye21CXyTKq0WXi&#10;inNvaQZJqZ0evdtJS93Srk+ffsP+N3xAl06DVt8JFU+LKaNt3MB1Xayq1Wzec9SUmW7DBk8//o5q&#10;w3l/eXX/mtpMtVL20zyeCPLIPLyl5saLkjKOxbjcwNWtarndZxeBoweaCIGiJUCzj+zdu5fm+i9a&#10;zUZrIQABCChOIJt5IwVzPoiiS2tra7qxQRxpTpgwYePGjbICT7oiQtdD8KixnIE5+82u2SdMh/ar&#10;wo6Kjk/8nRgX9TPg4o771qcvT5JjWkc5K4HNCqtAzJ6OJUdHLwy4P72yEt59GHNm+MAA17Nz8DBb&#10;YR1/aFeRFXjy5Enr1q1pfrLy5csXWQQ0HAIQgMDfCCxatGj+/PniHCwsLD5//iz6p5z3RtJvaSYm&#10;ognfseRV4PejhYN26XTuXKtq7UZNW9q1dejUvd/IMT1trcoYKuEpdl5bh/UhkI0A78uRI3EdB9YU&#10;Tz0KLQhAoLAINGnShM1mI2ArLP2JdkAAAsolIGfMZm9vf+jQIeVqiqrUhh/z1v/zS/exo1YcvPzg&#10;ud9rX++bJ9a7TrxrPb4HomBV6URlric/OYVePJHMYedlnpd8bhA/9PRo6xqNHHp1djlR1XVQBTmP&#10;O/lcS2QPAQj8jcC7d++6du0aHh7+N5lgWwhAAAIQkCog/7mT+KZKyOZNgFV66ME7B0ZXDT61ZHSf&#10;Ls49h8/Z72vSf92GgVa49pA3SaydVeB3gOfmpWeCjI1Dr65ff9Yvx/n6C8iQpWVsqsuNCefWn7t/&#10;YXNZs2MWUGVQDAQgkC8CLBZLS0uLycx4VjtfikGmEIAABIqkgJzPs+3evdvNzY0eNS6SaGg0BCAA&#10;AQhAAAIQgAAEIAABRQoo/nm2YcOGRUdHK7KOyAsCEIAABCAAAZUVePz4MV1qCw4OVtkWoOIQgAAE&#10;lFdAznsj7927N3r0aOVtFmoGAQhAAAIQgEABClSuXJkedKfXahdgmSgKAhCAQFERkDNm43A4uM5W&#10;VMYI2gkBCEAAAhDISUBNTU1fXx/Ps+XkhM8hAAEIyCMgZ8zWoUOHU6dOyVMgtoEABCAAAQhAoNAJ&#10;vH//vnPnzhEREYWuZWgQBCAAgX8vIGfMduDAgdKlS//76qMGEIAABCAAAQgogYCNjU1CQkLZsmWV&#10;oC6oAgQgAIHCJiBnzNa4ceOlS5cWNgy0BwIQgAAEIAABuQSCgoImTpyI5ybkwsNGEIAABHIQkDNm&#10;MzAwqFSpEnQhAAEIQAACEIAACdCD7hS2cblcaEAAAhCAgMIF5IzZLl++3LFjR4XXBhlCAAIQgAAE&#10;IKCKAjVq1PDy8jI3N1fFyqPOEIAABJRcQM6YrV+/foGBgUreNlQPAhCAAAQgAIGCEXj27JmZmdn3&#10;798LpjiUAgEIQKBICcgZs/n6+q5bt65ISaGxEIAABCAAAQjIEqDZR+bNm2doaAgiCEAAAhBQuICc&#10;MVtYWNjTp08VXhtkCAEIQAACEICAKgro6ek1bNhQU1NTFSuPOkMAAhBQcgE5Y7YuXbrcvn1byduG&#10;6kEAAhCAAAQgUDAC/v7+zZs3Dw0NLZjiUAoEIACBIiUgZ8x27NixWrVqFSkpNBYCEIAABCAAAVkC&#10;DRo0oHkj8e5WjBAIQAAC+SEgZ8xWrVq1IUOG5EeFkCcEIAABCEAAAion8OvXr23btsXHx6tczVFh&#10;CEAAAsovIGfMVr58eQcHB+VvHmoIAQhAAAIQgEABCMTExFy7do3NZhdAWSgCAhCAQFETkDNmO3Pm&#10;TNOmTYsaFtoLAQhAAAIQgIBUgbp167569apUqVLwgQAEIAABhQvIGbP16NED80YqvDOQIQQgAAEI&#10;QEBFBV6+fEnPTfz8+VNF649qQwACEFBmATljNnrO+MKFC8rcMNQNAhCAAAQgAIECEyhevLiLi0ux&#10;YsUKrEQUBAEIQKDoCMgZs338+PHIkSNFhwkthQAEIAABCEAgGwGK2fr166erqwslCEAAAhBQuICc&#10;MVvv3r19fX0VXhtkCAEIQAACEICAKgrQw2x0b2RISIgqVh51hgAEIKDkAnLGbOfOnWvVqpWStw3V&#10;gwAEIAABCECgYARq1679/PnzkiVLFkxxKAUCEIBAkRKQM2ajg3Lz5s2LlBQaCwEIQAACEICALIHY&#10;2FgvLy/M9Y8RAgEIQCA/BOSM2ejntPHjx+dHhZAnBCAAAQhAAAIqJ0Dv1N68eTPeqa1yHYcKQwAC&#10;KiEgZ8x29OhRKysrlWghKgkBCEAAAhCAQH4LNGzY8Nu3b2XKlMnvgpA/BCAAgSIoIGfM1rFjx6tX&#10;rxZBLzQZAhCAAAQgAIGsAv7+/ra2tqGhocCBAAQgAAGFC8gZs0VHR799+1bhtUGGEIAABCAAAQio&#10;ogDN8l+vXj0NDQ1VrDzqDAEIQEDJBeSM2Xx8fBYuXKjkbUP1IAABCEAAAhAoGIGyZcvSiYGhoWHB&#10;FIdSIAABCBQpATljtkGDBtFt60VKCo2FAAQgAAEIQECWAP2YS6/V/vHjB4ggAAEIQEDhAnLGbPQw&#10;W7du3RReG2QIAQhAAAIQgIAqClSvXv369etmZmaqWHnUGQIQgICSC8gZs+no6Jibmyt521A9CEAA&#10;AhCAAAQKRiA5OZluwOHxeAVTHEqBAAQgUKQE5IzZaG6ojRs3FikpNBYCEIAABCAAAVkCX758GTdu&#10;HE1RBiIIQAACEFC4gJwx2759++i2dYXXBhlCAAIQgAAEIKCKAo0bN/79+3e5cuVUsfKoMwQgAAEl&#10;F5AzZrO3tz98+LCStw3VgwAEIAABCECgYATevXvXpUuX8PDwgikOpUAAAhAoUgJyxmypqalcLrdI&#10;SaGxEIAABCAAAQjIEmCxWPSsO5PJBBEEIAABCChcQM6Y7datW4MHD1Z4bZAhBCAAAQhAAAKqKGBl&#10;ZXXs2DE8N6GKfYc6QwACyi+gtmDBAlEtd+3a9fPnT3GN6cZ0R0dHWQ2oV68eTUMSERFRokSJs2fP&#10;GhsbR0VFUSBHU/0+fvyY8ilTpsyZM2cMDAzi4+Nv3LhRrVq1Z8+eff36le50p/WLFSvGZrOvXbtW&#10;pUqVV69effr0qUKFChcuXFBXV6cpp+hFApaWlv7+/nSjRcWKFS9dukS/29Fy+fJlWu39+/f0Ea1A&#10;q6WkpGhqatIK9CpPyuTly5eVKlWi4pKSkqiIixcvlipVKjg4mIqmgm7fvh0XF0ev+6SCqNpUyUeP&#10;HtF3zL179yIjI01NTc+dO0f/pfs67t69SxV++PBhaGhoyZIlqcJGRkb0XLWXl1eNGjWePHny/ft3&#10;KvH06dP6+vqJiYk0u3HVqlWfP38eFBRUvnx5ykdbW1vUwMqVK/v6+n78+JFqTvVRU1Pj8/lXrlyx&#10;sLAICAh4+/Yt/UHtouuW9Asl/UGbf/jwwc/PjxpIm9M0XFpaWp6enuRJj3e/ePGCMqRqUKF6enqU&#10;IVWP5uny9vYWNTA2Npaqev78eZpt+devX9QEqtj9+/eppyiFKmZiYkJ/37lzR9RAWoeIqKeIhbYV&#10;NZByozyppyhdV1dX3EAq/fPnz1RDyp9qRXWjGhL469evqc7UU1RPaoWogfRPat2bN2+ogfRPSqTO&#10;pZ6ibAMDA8mENiQ3DodDVrRh6dKlSY9e70MNvHnzZkJCAtlST9H0pPS2HzKnnqJqx8TE0GCjCtBp&#10;AfUONY0a+ODBg7CwMMmhSBQ0FKl/JYci9T6NDUrPNBRptFBNKH8aP+KhqKGhQaNL6lCknYJalGko&#10;0mVncQMlhyINg6xDkfYU2i9EDZQcijTwaJhJDkUanNRTogYShXgoEpFoXyMc8VAkNPG+lnUo0giR&#10;HIqZ9jXJoSja1zINRcl9jYaBeCjS4yuiBmYaiuJ9TXIoivY16rusQ5F6M+tQpH4XDUXa12jAS+5r&#10;tDtkGoqS+5rkUBTta7SIhyLthuIGSg5F8b4mORQl9zXa8SWHomhfkxyKmfY1aqx4KIaEhNAgFx0V&#10;xUPx6dOn4n2NGMVDUbyv0QgRD0XJfU10VBQNRdG+Jj4qSg5F2tfoACs6KtJQpGsgon2NDsWifU1y&#10;KNIAEx8VRUORDhfUQBqQNPwkh6J4X6N1xEMxx8M+lZ77w77oqJibw37WoZj9YV90VMzlYZ8OOLk/&#10;7NP4oQNaAR/2RUfF3Bz2JYdijod92q9FR8U8HfZpkNNgGzZsGF6rrfwnf6ghBCCgnAL0/UsHdnHd&#10;6KR34sSJaf+k70XR0qhRI8naT5gwQfyR1D86dOgwZMgQOqGhrejEwsPDg84taM2uXbu6uLjQOTql&#10;Hz9+/NSpU/QHnfD169fP2dmZVqBz9P3799M5B6XTucvw4cPbtm1L6VStbdu20fcKpVMsMX78+GbN&#10;mlE6nWGsXbuWTpUonU7Upk2bVr9+fUqnE47FixdTeEPpFBvMnz+fzm4pvXbt2rNmzaIwidLpvGTl&#10;ypV0bkfpFIW6urqKXvdJp1abNm2is0lKb9269X///UcxJ6XT1+3u3bspUKF0JyengQMH0lkUpdMp&#10;Jj2/RwEJpffo0aNnz56i84kjR47QaTStQOciAwYM6NixI6XTudeePXvodJ/S6Zxm5MiRdnZ2lE7n&#10;dps3b6ZzBUqn8xvqgyZNmlA6nZKuWrWKAglKp3OsmTNn1qlTh9LpxIIiajoVo3SKixYtWkSn3ZRO&#10;AfP06dPpvJnSKb5as2YNRXSU3rRpU+o1+takdOrvrVu30ikXpdPDhyNGjKCQjNLpTIjmj6GTJ0rv&#10;1KlT//79KfSidDonpt9H6Q9K7927N718j/6g0/qDBw/SSRul01c4XVl1cHCgdAo23N3d6SyQ0ikC&#10;HD16dMuWLSmdzuRoNlEKMCidzkQnTZpkbW1N6XROuXz5cvrup3QKuefMmVOrVi1Kp6hj3rx5dLpJ&#10;6XRmuXTpUopUKb1hw4ZTpkyh00pKp7hr3bp1dIZB6fQzwdixY+n0kdLpTHHHjh10ZkDp7du3Hzp0&#10;KEUslE6npAcOHKBIntLpyYo+ffqIJp4+ceLEyZMn6Q86o+3bty99RCvQarQybULpFETRqUa7du0o&#10;nU6Atm/fTqezlE6xBBVKRVM6VYMqQ5ESpdNp/dSpUxs0aEDpdJqyZMkSagKlU3OoUdQ0Sqdmzp49&#10;mwJaSqeQfsWKFRTpUbqNjQ3hiN5KT1yERnSU3qpVq1GjRtGJPqXTCRP9jEKBCqUTO+FTF1A6dceh&#10;Q4co6qD07t279+rVi/6g9KNHj1In0h/UodSt1LmUTh29d+9eOq2ndDqx+9///temTRtKp7NwGh6i&#10;gwINGBo2NHgoncK/1atXUyBB6RR5zpgxo27dupROA4+GHw1CSqcBuXDhQjqZo3T6lNahNSmdtqJh&#10;TIOZ0mlg0/AW/QZER58tW7ZQiZROpVMdqCaUTjsI7Sa0s1A67Ti0+9D5LqVTVENtEQ1Fah21kf6g&#10;XY92QNoNKZ12yUGDBtEvSpROPqREVpRObrQj0+5M6bRr0w5OuzmlU6Dl5uZG5pRO/tQL1BeUTocI&#10;OlDQ4YLS6dBBBxCK6yidojjqTepTSqf+pV6mww6l0yGIDkR0OKL05s2b0/x4NDYoncYJjRYaM5RO&#10;hzI6oNFhjdLpEEcHOjqPp/TOnTvTqBPdT07jkEYj/UEHSTpU0gGTVqCDJx1CKfSldBrJNJ5pVFM6&#10;jXAa5xQ2UDr9nDRmzJgWLVpQOkXI69evp72D0mlPof2F9hpKp7h02bJl9OsDpdNvXnPnzqVfYSi9&#10;Zs2atN/R3kfptCfS/khrUjod9idPnkw/bFE6BTMbNmygyI3SaY+m/Zr2bkqnPX3nzp0UalJ6psM+&#10;HR/oKEHpdMSg40b2h3068tDxhzKkYxEdkbI/7NMxjY5sdHyj9elYJ+uwT0dIOk5SBeiYSUfO7A/7&#10;dOylIzAdh2l9OiZnc9in4zmVS8d2OsJnf9in7wj6pqAM6VuDvjuyP+zTtw99B9E3Ea2f/WGfvtGo&#10;AvTtRt9x2R/26VuSvivpG5PWz/6wT9+8VC59C9N3cY6HffpOpwzp+z3Hwz4NGBo2osM+DTwSowFM&#10;BWGBAAQgAAE5BOgUiw6n4kX0ZS1amPQ/0Qd0ek0RjnglOo3LfjZ/CsMoaKFzR/pD9LVNJ8d0EiyZ&#10;Tp/SOnSmQmck9Kno1IS+LfIjnU4XslZAVsX+Mp2U8q8hUqH+ssI59pRk/tRf+dpTkg2k86Hsh5AC&#10;G069VjBDkRpIozHTvqDAhmTa1yjnfNqnitRQpHFIozGbo5kCe7Agh6JoX87N4VpRDcyPw7usr4/C&#10;etgvsKEoPpgo6rCPh9kkT7bwNwQgAIG8CtBP5PQjsmTMJrpIQ4v8MVteK4H1IQABCEAAAhCAAAQg&#10;AAEIQECqQDYxm5xzkAAaAhCAAAQgAAEIQAACEIAABApAADFbASCjCAhAAAIQgAAEIAABCEAAAnIK&#10;IGaTEw6bQQACEIAABCAAAQhAAAIQKAABxGwFgIwiIAABCEAAAhCAAAQgAAEIyCmAmE1OOGwGAQhA&#10;AAIQgAAEIAABCECgAAQQsxUAMoqAAAQgAAEIQAACEIAABCAgpwBiNjnhsBkEIAABCEAAAhCAAAQg&#10;AIECEEDMVgDIKAICEIAABCAAAQhAAAIQgICcAojZ5ITDZhCAAAQgAAEIQAACEIAABApAADFbASCj&#10;CAhAAAIQgAAEIAABCEAAAnIKIGaTEw6bQQACEIAABCAAAQhAAAIQKAABxGwFgIwiIAABCEAAAhCA&#10;AAQgAAEIyCmAmE1OOGwGAQhAAAIQgAAEIAABCECgAAQQsxUAMoqAAAQgAAEIQAACEIAABCAgpwBi&#10;NjnhsBkEIAABCEAAAhCAAAQgAIECEEDMVgDIKAICEIAABCAAAQhAAAIQgICcAojZ5ITDZ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MFNT&#10;U0WbWltb+/j4iLMZMWLExo0b5cwVm0EAAhCAAAQgAAEIQAACEIBArgUWLVq0cuVK8eoWFhafP39O&#10;+yfFbKKlUaNGuc4QK0IAAhCAAAQgAAEIQAACEIBAfglQzCaO1HBvZH4pI18IQAACEIAABCAAAQhA&#10;AAJ/L4CY7e8NkQMEIAABCEAAAhCAAAQgAIH8EkDMll+yyBcCEIAABCAAAQhAAAIQgMDfCyBm+3tD&#10;5AABCEAAAhCAAAQgAAEIQCC/BDLmjbx+/XpUVFR+lYN8IQABCEAAAhCAAAQgAAEIQCB3Arq6us7O&#10;zqJ1M2K23G2LtSAAAQhAAAIQgAAEIAABCECg4ARwb2TBWaMkCEAAAhCAAAQgAAEIQAACeRX4Pzhi&#10;VI+frv1QAAAAAElFTkSuQmCCUEsDBBQABgAIAAAAIQBJHCKx4QAAAAoBAAAPAAAAZHJzL2Rvd25y&#10;ZXYueG1sTI/BTsMwEETvSPyDtUjcqB1DaRriVFUFnKpKtEiImxtvk6jxOordJP17zAmOo32aeZuv&#10;JtuyAXvfOFKQzAQwpNKZhioFn4e3hxSYD5qMbh2hgit6WBW3N7nOjBvpA4d9qFgsIZ9pBXUIXca5&#10;L2u02s9chxRvJ9dbHWLsK256PcZy23IpxDO3uqG4UOsONzWW5/3FKngf9bh+TF6H7fm0uX4f5ruv&#10;bYJK3d9N6xdgAafwB8OvflSHIjod3YWMZ23MUiwiqkDKJ2ARSNOFBHZUMBfLJfAi5/9fKH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F1Y3s48DAAA4CAAADgAA&#10;AAAAAAAAAAAAAAA6AgAAZHJzL2Uyb0RvYy54bWxQSwECLQAKAAAAAAAAACEAI5M3/+tPAQDrTwEA&#10;FAAAAAAAAAAAAAAAAAD1BQAAZHJzL21lZGlhL2ltYWdlMS5wbmdQSwECLQAUAAYACAAAACEASRwi&#10;seEAAAAKAQAADwAAAAAAAAAAAAAAAAASVgEAZHJzL2Rvd25yZXYueG1sUEsBAi0AFAAGAAgAAAAh&#10;AKomDr68AAAAIQEAABkAAAAAAAAAAAAAAAAAIFcBAGRycy9fcmVscy9lMm9Eb2MueG1sLnJlbHNQ&#10;SwUGAAAAAAYABgB8AQAAE1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IoavgAAANoAAAAPAAAAZHJzL2Rvd25yZXYueG1sRE9Ni8Iw&#10;EL0L+x/CLHjTVAWRrlFEdotXu4vobWhmm2IzKUnU+u+NIHgaHu9zluvetuJKPjSOFUzGGQjiyumG&#10;awV/vz+jBYgQkTW2jknBnQKsVx+DJeba3XhP1zLWIoVwyFGBibHLpQyVIYth7DrixP07bzEm6Gup&#10;Pd5SuG3lNMvm0mLDqcFgR1tD1bm8WAW74jjR/vS991W3KbLZyRpZHpQafvabLxCR+vgWv9w7nebD&#10;85XnlasHAAAA//8DAFBLAQItABQABgAIAAAAIQDb4fbL7gAAAIUBAAATAAAAAAAAAAAAAAAAAAAA&#10;AABbQ29udGVudF9UeXBlc10ueG1sUEsBAi0AFAAGAAgAAAAhAFr0LFu/AAAAFQEAAAsAAAAAAAAA&#10;AAAAAAAAHwEAAF9yZWxzLy5yZWxzUEsBAi0AFAAGAAgAAAAhAC5cihq+AAAA2gAAAA8AAAAAAAAA&#10;AAAAAAAABwIAAGRycy9kb3ducmV2LnhtbFBLBQYAAAAAAwADALcAAADyAgAAAAA=&#10;">
                  <v:imagedata r:id="rId10" o:title="" croptop="2884f" cropbottom="2752f" cropleft="655f" cropright="2085f"/>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277C40CD" w:rsidR="00D04BCA" w:rsidRPr="00D04BCA" w:rsidRDefault="00D04BCA">
                        <w:pPr>
                          <w:pStyle w:val="Caption"/>
                          <w:rPr>
                            <w:szCs w:val="25"/>
                            <w:rPrChange w:id="130" w:author="SemiA Petnathean" w:date="2020-09-14T05:28:00Z">
                              <w:rPr>
                                <w:szCs w:val="25"/>
                              </w:rPr>
                            </w:rPrChange>
                          </w:rPr>
                          <w:pPrChange w:id="131" w:author="SemiA Petnathean" w:date="2020-09-14T05:28:00Z">
                            <w:pPr>
                              <w:jc w:val="both"/>
                            </w:pPr>
                          </w:pPrChange>
                        </w:pPr>
                        <w:bookmarkStart w:id="132" w:name="_Ref50953823"/>
                        <w:ins w:id="133" w:author="SemiA Petnathean" w:date="2020-09-14T05:28:00Z">
                          <w:r w:rsidRPr="00D04BCA">
                            <w:rPr>
                              <w:color w:val="auto"/>
                              <w:rPrChange w:id="134" w:author="SemiA Petnathean" w:date="2020-09-14T05:28:00Z">
                                <w:rPr/>
                              </w:rPrChange>
                            </w:rPr>
                            <w:t xml:space="preserve">Figure </w:t>
                          </w:r>
                          <w:r w:rsidRPr="00D04BCA">
                            <w:rPr>
                              <w:color w:val="auto"/>
                              <w:rPrChange w:id="135" w:author="SemiA Petnathean" w:date="2020-09-14T05:28:00Z">
                                <w:rPr/>
                              </w:rPrChange>
                            </w:rPr>
                            <w:fldChar w:fldCharType="begin"/>
                          </w:r>
                          <w:r w:rsidRPr="00D04BCA">
                            <w:rPr>
                              <w:color w:val="auto"/>
                              <w:rPrChange w:id="136" w:author="SemiA Petnathean" w:date="2020-09-14T05:28:00Z">
                                <w:rPr/>
                              </w:rPrChange>
                            </w:rPr>
                            <w:instrText xml:space="preserve"> SEQ Figure \* ARABIC </w:instrText>
                          </w:r>
                        </w:ins>
                        <w:r w:rsidRPr="00D04BCA">
                          <w:rPr>
                            <w:color w:val="auto"/>
                            <w:rPrChange w:id="137" w:author="SemiA Petnathean" w:date="2020-09-14T05:28:00Z">
                              <w:rPr/>
                            </w:rPrChange>
                          </w:rPr>
                          <w:fldChar w:fldCharType="separate"/>
                        </w:r>
                        <w:ins w:id="138" w:author="SemiA Petnathean" w:date="2020-09-14T05:28:00Z">
                          <w:r w:rsidRPr="00D04BCA">
                            <w:rPr>
                              <w:noProof/>
                              <w:color w:val="auto"/>
                              <w:rPrChange w:id="139" w:author="SemiA Petnathean" w:date="2020-09-14T05:28:00Z">
                                <w:rPr>
                                  <w:noProof/>
                                </w:rPr>
                              </w:rPrChange>
                            </w:rPr>
                            <w:t>1</w:t>
                          </w:r>
                          <w:r w:rsidRPr="00D04BCA">
                            <w:rPr>
                              <w:color w:val="auto"/>
                              <w:rPrChange w:id="140" w:author="SemiA Petnathean" w:date="2020-09-14T05:28:00Z">
                                <w:rPr/>
                              </w:rPrChange>
                            </w:rPr>
                            <w:fldChar w:fldCharType="end"/>
                          </w:r>
                          <w:bookmarkEnd w:id="132"/>
                          <w:r w:rsidRPr="00D04BCA">
                            <w:rPr>
                              <w:color w:val="auto"/>
                              <w:rPrChange w:id="141" w:author="SemiA Petnathean" w:date="2020-09-14T05:28:00Z">
                                <w:rPr/>
                              </w:rPrChange>
                            </w:rPr>
                            <w:t xml:space="preserve"> Cross-Enterprise Document Sharing – Set b </w:t>
                          </w:r>
                          <w:r w:rsidRPr="00D04BCA">
                            <w:rPr>
                              <w:color w:val="auto"/>
                              <w:rPrChange w:id="142" w:author="SemiA Petnathean" w:date="2020-09-14T05:28:00Z">
                                <w:rPr/>
                              </w:rPrChange>
                            </w:rPr>
                            <w:fldChar w:fldCharType="begin" w:fldLock="1"/>
                          </w:r>
                          <w:r w:rsidRPr="00D04BCA">
                            <w:rPr>
                              <w:color w:val="auto"/>
                              <w:rPrChange w:id="143" w:author="SemiA Petnathean" w:date="2020-09-14T05:28:00Z">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44" w:author="SemiA Petnathean" w:date="2020-09-14T05:28:00Z">
                                <w:rPr/>
                              </w:rPrChange>
                            </w:rPr>
                            <w:fldChar w:fldCharType="separate"/>
                          </w:r>
                          <w:r w:rsidRPr="00D04BCA">
                            <w:rPr>
                              <w:i w:val="0"/>
                              <w:noProof/>
                              <w:color w:val="auto"/>
                              <w:rPrChange w:id="145" w:author="SemiA Petnathean" w:date="2020-09-14T05:28:00Z">
                                <w:rPr>
                                  <w:noProof/>
                                </w:rPr>
                              </w:rPrChange>
                            </w:rPr>
                            <w:t>[27]</w:t>
                          </w:r>
                          <w:r w:rsidRPr="00D04BCA">
                            <w:rPr>
                              <w:color w:val="auto"/>
                              <w:rPrChange w:id="146" w:author="SemiA Petnathean" w:date="2020-09-14T05:28:00Z">
                                <w:rPr/>
                              </w:rPrChange>
                            </w:rPr>
                            <w:fldChar w:fldCharType="end"/>
                          </w:r>
                        </w:ins>
                      </w:p>
                    </w:txbxContent>
                  </v:textbox>
                </v:shape>
                <w10:wrap type="topAndBottom"/>
              </v:group>
            </w:pict>
          </mc:Fallback>
        </mc:AlternateContent>
      </w:r>
      <w:r w:rsidR="005D329C">
        <w:rPr>
          <w:rFonts w:cstheme="minorBidi"/>
          <w:szCs w:val="25"/>
          <w:lang w:bidi="th-TH"/>
        </w:rPr>
        <w:t>“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ins w:id="147" w:author="PCep" w:date="2020-09-11T14:15:00Z">
        <w:r w:rsidR="0076086D">
          <w:t xml:space="preserve"> </w:t>
        </w:r>
      </w:ins>
    </w:p>
    <w:p w14:paraId="033F0D4D" w14:textId="2A9394BA" w:rsidR="00C975F5" w:rsidDel="00D04BCA" w:rsidRDefault="00595DD8">
      <w:pPr>
        <w:ind w:firstLine="284"/>
        <w:jc w:val="both"/>
        <w:rPr>
          <w:del w:id="148" w:author="SemiA Petnathean" w:date="2020-09-14T05:28:00Z"/>
        </w:rPr>
        <w:pPrChange w:id="149" w:author="SemiA Petnathean" w:date="2020-09-14T05:46:00Z">
          <w:pPr>
            <w:jc w:val="both"/>
          </w:pPr>
        </w:pPrChange>
      </w:pPr>
      <w:ins w:id="150" w:author="SemiA Petnathean" w:date="2020-09-14T04:57:00Z">
        <w:r>
          <w:rPr>
            <w:rFonts w:cstheme="minorBidi"/>
            <w:szCs w:val="25"/>
            <w:lang w:bidi="th-TH"/>
          </w:rPr>
          <w:t>In</w:t>
        </w:r>
      </w:ins>
      <w:ins w:id="151"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ins>
      <w:r w:rsidR="0094388C">
        <w:rPr>
          <w:rFonts w:cstheme="minorBidi"/>
          <w:szCs w:val="25"/>
          <w:lang w:bidi="th-TH"/>
        </w:rPr>
      </w:r>
      <w:r w:rsidR="0094388C">
        <w:rPr>
          <w:rFonts w:cstheme="minorBidi"/>
          <w:szCs w:val="25"/>
          <w:lang w:bidi="th-TH"/>
        </w:rPr>
        <w:fldChar w:fldCharType="separate"/>
      </w:r>
      <w:ins w:id="152" w:author="SemiA Petnathean" w:date="2020-09-14T05:30:00Z">
        <w:r w:rsidR="0094388C" w:rsidRPr="00D04BCA">
          <w:t xml:space="preserve">Figure </w:t>
        </w:r>
        <w:r w:rsidR="0094388C" w:rsidRPr="00D04BCA">
          <w:rPr>
            <w:noProof/>
          </w:rPr>
          <w:t>1</w:t>
        </w:r>
        <w:r w:rsidR="0094388C">
          <w:rPr>
            <w:rFonts w:cstheme="minorBidi"/>
            <w:szCs w:val="25"/>
            <w:lang w:bidi="th-TH"/>
          </w:rPr>
          <w:fldChar w:fldCharType="end"/>
        </w:r>
      </w:ins>
      <w:ins w:id="153" w:author="SemiA Petnathean" w:date="2020-09-14T04:57:00Z">
        <w:r>
          <w:rPr>
            <w:rFonts w:cstheme="minorBidi"/>
            <w:szCs w:val="25"/>
            <w:lang w:bidi="th-TH"/>
          </w:rPr>
          <w:t xml:space="preserve">, </w:t>
        </w:r>
      </w:ins>
      <w:ins w:id="154" w:author="SemiA Petnathean" w:date="2020-09-14T05:02:00Z">
        <w:r>
          <w:rPr>
            <w:rFonts w:cstheme="minorBidi"/>
            <w:szCs w:val="25"/>
            <w:lang w:bidi="th-TH"/>
          </w:rPr>
          <w:t>each XDS “Actor” represent machine or software which take the role</w:t>
        </w:r>
      </w:ins>
      <w:ins w:id="155" w:author="SemiA Petnathean" w:date="2020-09-14T05:03:00Z">
        <w:r>
          <w:rPr>
            <w:rFonts w:cstheme="minorBidi"/>
            <w:szCs w:val="25"/>
            <w:lang w:bidi="th-TH"/>
          </w:rPr>
          <w:t xml:space="preserve"> in XDS.b Profile. </w:t>
        </w:r>
      </w:ins>
      <w:ins w:id="156" w:author="SemiA Petnathean" w:date="2020-09-14T05:02:00Z">
        <w:r>
          <w:rPr>
            <w:rFonts w:cstheme="minorBidi"/>
            <w:szCs w:val="25"/>
            <w:lang w:bidi="th-TH"/>
          </w:rPr>
          <w:t>H</w:t>
        </w:r>
      </w:ins>
      <w:ins w:id="157" w:author="SemiA Petnathean" w:date="2020-09-14T04:57:00Z">
        <w:r>
          <w:rPr>
            <w:rFonts w:cstheme="minorBidi"/>
            <w:szCs w:val="25"/>
            <w:lang w:bidi="th-TH"/>
          </w:rPr>
          <w:t>ealth document</w:t>
        </w:r>
      </w:ins>
      <w:ins w:id="158" w:author="SemiA Petnathean" w:date="2020-09-14T04:59:00Z">
        <w:r>
          <w:rPr>
            <w:rFonts w:cstheme="minorBidi"/>
            <w:szCs w:val="25"/>
            <w:lang w:bidi="th-TH"/>
          </w:rPr>
          <w:t xml:space="preserve"> and its META-data attributes</w:t>
        </w:r>
      </w:ins>
      <w:ins w:id="159" w:author="SemiA Petnathean" w:date="2020-09-14T04:57:00Z">
        <w:r>
          <w:rPr>
            <w:rFonts w:cstheme="minorBidi"/>
            <w:szCs w:val="25"/>
            <w:lang w:bidi="th-TH"/>
          </w:rPr>
          <w:t xml:space="preserve"> initially generated from Document Source Actor such as X-ray m</w:t>
        </w:r>
      </w:ins>
      <w:ins w:id="160" w:author="SemiA Petnathean" w:date="2020-09-14T04:58:00Z">
        <w:r>
          <w:rPr>
            <w:rFonts w:cstheme="minorBidi"/>
            <w:szCs w:val="25"/>
            <w:lang w:bidi="th-TH"/>
          </w:rPr>
          <w:t xml:space="preserve">achine, physician terminal, </w:t>
        </w:r>
      </w:ins>
      <w:ins w:id="161" w:author="SemiA Petnathean" w:date="2020-09-14T05:03:00Z">
        <w:r w:rsidR="00000576">
          <w:rPr>
            <w:rFonts w:cstheme="minorBidi"/>
            <w:szCs w:val="25"/>
            <w:lang w:bidi="th-TH"/>
          </w:rPr>
          <w:t>etc.</w:t>
        </w:r>
      </w:ins>
      <w:ins w:id="162" w:author="SemiA Petnathean" w:date="2020-09-14T04:58:00Z">
        <w:r>
          <w:rPr>
            <w:rFonts w:cstheme="minorBidi"/>
            <w:szCs w:val="25"/>
            <w:lang w:bidi="th-TH"/>
          </w:rPr>
          <w:t xml:space="preserve"> The generated document</w:t>
        </w:r>
      </w:ins>
      <w:ins w:id="163" w:author="SemiA Petnathean" w:date="2020-09-14T04:59:00Z">
        <w:r>
          <w:rPr>
            <w:rFonts w:cstheme="minorBidi"/>
            <w:szCs w:val="25"/>
            <w:lang w:bidi="th-TH"/>
          </w:rPr>
          <w:t xml:space="preserve"> and its META then </w:t>
        </w:r>
      </w:ins>
      <w:ins w:id="164" w:author="SemiA Petnathean" w:date="2020-09-14T05:01:00Z">
        <w:r>
          <w:rPr>
            <w:rFonts w:cstheme="minorBidi"/>
            <w:szCs w:val="25"/>
            <w:lang w:bidi="th-TH"/>
          </w:rPr>
          <w:t>store</w:t>
        </w:r>
      </w:ins>
      <w:ins w:id="165" w:author="SemiA Petnathean" w:date="2020-09-14T05:02:00Z">
        <w:r>
          <w:rPr>
            <w:rFonts w:cstheme="minorBidi"/>
            <w:szCs w:val="25"/>
            <w:lang w:bidi="th-TH"/>
          </w:rPr>
          <w:t xml:space="preserve"> in</w:t>
        </w:r>
      </w:ins>
      <w:ins w:id="166" w:author="SemiA Petnathean" w:date="2020-09-14T05:00:00Z">
        <w:r>
          <w:rPr>
            <w:rFonts w:cstheme="minorBidi"/>
            <w:szCs w:val="25"/>
            <w:lang w:bidi="th-TH"/>
          </w:rPr>
          <w:t xml:space="preserve"> Document Repository</w:t>
        </w:r>
      </w:ins>
      <w:ins w:id="167" w:author="SemiA Petnathean" w:date="2020-09-14T05:02:00Z">
        <w:r>
          <w:rPr>
            <w:rFonts w:cstheme="minorBidi"/>
            <w:szCs w:val="25"/>
            <w:lang w:bidi="th-TH"/>
          </w:rPr>
          <w:t xml:space="preserve"> Actor</w:t>
        </w:r>
      </w:ins>
      <w:ins w:id="168" w:author="SemiA Petnathean" w:date="2020-09-14T05:00:00Z">
        <w:r>
          <w:rPr>
            <w:rFonts w:cstheme="minorBidi"/>
            <w:szCs w:val="25"/>
            <w:lang w:bidi="th-TH"/>
          </w:rPr>
          <w:t xml:space="preserve"> via Provide &amp; Register Document Set-b [ITI-41] tra</w:t>
        </w:r>
      </w:ins>
      <w:ins w:id="169" w:author="SemiA Petnathean" w:date="2020-09-14T05:01:00Z">
        <w:r>
          <w:rPr>
            <w:rFonts w:cstheme="minorBidi"/>
            <w:szCs w:val="25"/>
            <w:lang w:bidi="th-TH"/>
          </w:rPr>
          <w:t>nsaction</w:t>
        </w:r>
      </w:ins>
      <w:ins w:id="170" w:author="SemiA Petnathean" w:date="2020-09-14T05:03:00Z">
        <w:r w:rsidR="00000576">
          <w:rPr>
            <w:rFonts w:cstheme="minorBidi"/>
            <w:szCs w:val="25"/>
            <w:lang w:bidi="th-TH"/>
          </w:rPr>
          <w:t xml:space="preserve">. </w:t>
        </w:r>
      </w:ins>
      <w:ins w:id="171" w:author="SemiA Petnathean" w:date="2020-09-14T05:04:00Z">
        <w:r w:rsidR="00000576">
          <w:rPr>
            <w:rFonts w:cstheme="minorBidi"/>
            <w:szCs w:val="25"/>
            <w:lang w:bidi="th-TH"/>
          </w:rPr>
          <w:t xml:space="preserve">The actor mostly referred to </w:t>
        </w:r>
      </w:ins>
      <w:ins w:id="172" w:author="SemiA Petnathean" w:date="2020-09-14T05:05:00Z">
        <w:r w:rsidR="00000576">
          <w:rPr>
            <w:rFonts w:cstheme="minorBidi"/>
            <w:szCs w:val="25"/>
            <w:lang w:bidi="th-TH"/>
          </w:rPr>
          <w:t xml:space="preserve">database or server which keep health document available and ready for usage in healthcare operation. </w:t>
        </w:r>
      </w:ins>
      <w:ins w:id="173" w:author="SemiA Petnathean" w:date="2020-09-14T05:06:00Z">
        <w:r w:rsidR="00000576">
          <w:rPr>
            <w:rFonts w:cstheme="minorBidi"/>
            <w:szCs w:val="25"/>
            <w:lang w:bidi="th-TH"/>
          </w:rPr>
          <w:t xml:space="preserve">After that, Document Repository Actor register META-data attributes of stored document </w:t>
        </w:r>
      </w:ins>
      <w:ins w:id="174" w:author="SemiA Petnathean" w:date="2020-09-14T05:07:00Z">
        <w:r w:rsidR="00000576">
          <w:rPr>
            <w:rFonts w:cstheme="minorBidi"/>
            <w:szCs w:val="25"/>
            <w:lang w:bidi="th-TH"/>
          </w:rPr>
          <w:t>to Document Registry Actor via Register Document Set-b [ITI-</w:t>
        </w:r>
      </w:ins>
      <w:ins w:id="175" w:author="SemiA Petnathean" w:date="2020-09-14T05:08:00Z">
        <w:r w:rsidR="00000576">
          <w:rPr>
            <w:rFonts w:cstheme="minorBidi"/>
            <w:szCs w:val="25"/>
            <w:lang w:bidi="th-TH"/>
          </w:rPr>
          <w:t>4</w:t>
        </w:r>
      </w:ins>
      <w:ins w:id="176" w:author="SemiA Petnathean" w:date="2020-09-14T05:19:00Z">
        <w:r w:rsidR="002C0AAF">
          <w:rPr>
            <w:rFonts w:cstheme="minorBidi"/>
            <w:szCs w:val="25"/>
            <w:lang w:bidi="th-TH"/>
          </w:rPr>
          <w:t>2</w:t>
        </w:r>
      </w:ins>
      <w:ins w:id="177" w:author="SemiA Petnathean" w:date="2020-09-14T05:08:00Z">
        <w:r w:rsidR="00000576">
          <w:rPr>
            <w:rFonts w:cstheme="minorBidi"/>
            <w:szCs w:val="25"/>
            <w:lang w:bidi="th-TH"/>
          </w:rPr>
          <w:t xml:space="preserve">] transaction. The META-data attributes will contain information essential for Document Consumer Actor to </w:t>
        </w:r>
      </w:ins>
      <w:ins w:id="178" w:author="SemiA Petnathean" w:date="2020-09-14T05:09:00Z">
        <w:r w:rsidR="00000576">
          <w:rPr>
            <w:rFonts w:cstheme="minorBidi"/>
            <w:szCs w:val="25"/>
            <w:lang w:bidi="th-TH"/>
          </w:rPr>
          <w:t xml:space="preserve">discover health document available within XDS Affinity Domain and </w:t>
        </w:r>
      </w:ins>
      <w:ins w:id="179"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180" w:author="SemiA Petnathean" w:date="2020-09-14T05:14:00Z">
        <w:r w:rsidR="00223ECB">
          <w:rPr>
            <w:rFonts w:cstheme="minorBidi"/>
            <w:szCs w:val="25"/>
            <w:lang w:bidi="th-TH"/>
          </w:rPr>
          <w:t xml:space="preserve"> </w:t>
        </w:r>
      </w:ins>
      <w:ins w:id="181" w:author="SemiA Petnathean" w:date="2020-09-14T05:13:00Z">
        <w:r w:rsidR="00223ECB">
          <w:rPr>
            <w:rFonts w:cstheme="minorBidi"/>
            <w:szCs w:val="25"/>
            <w:lang w:bidi="th-TH"/>
          </w:rPr>
          <w:t>query</w:t>
        </w:r>
      </w:ins>
      <w:ins w:id="182" w:author="SemiA Petnathean" w:date="2020-09-14T05:16:00Z">
        <w:r w:rsidR="00223ECB">
          <w:rPr>
            <w:rFonts w:cstheme="minorBidi"/>
            <w:szCs w:val="25"/>
            <w:lang w:bidi="th-TH"/>
          </w:rPr>
          <w:t xml:space="preserve"> </w:t>
        </w:r>
      </w:ins>
      <w:ins w:id="183" w:author="SemiA Petnathean" w:date="2020-09-14T05:13:00Z">
        <w:r w:rsidR="00223ECB">
          <w:rPr>
            <w:rFonts w:cstheme="minorBidi"/>
            <w:szCs w:val="25"/>
            <w:lang w:bidi="th-TH"/>
          </w:rPr>
          <w:t xml:space="preserve">for information of </w:t>
        </w:r>
      </w:ins>
      <w:ins w:id="184" w:author="SemiA Petnathean" w:date="2020-09-14T05:16:00Z">
        <w:r w:rsidR="00223ECB">
          <w:rPr>
            <w:rFonts w:cstheme="minorBidi"/>
            <w:szCs w:val="25"/>
            <w:lang w:bidi="th-TH"/>
          </w:rPr>
          <w:t>registered</w:t>
        </w:r>
      </w:ins>
      <w:ins w:id="185" w:author="SemiA Petnathean" w:date="2020-09-14T05:13:00Z">
        <w:r w:rsidR="00223ECB">
          <w:rPr>
            <w:rFonts w:cstheme="minorBidi"/>
            <w:szCs w:val="25"/>
            <w:lang w:bidi="th-TH"/>
          </w:rPr>
          <w:t xml:space="preserve"> document</w:t>
        </w:r>
      </w:ins>
      <w:ins w:id="186" w:author="SemiA Petnathean" w:date="2020-09-14T05:16:00Z">
        <w:r w:rsidR="00223ECB">
          <w:rPr>
            <w:rFonts w:cstheme="minorBidi"/>
            <w:szCs w:val="25"/>
            <w:lang w:bidi="th-TH"/>
          </w:rPr>
          <w:t xml:space="preserve"> in Document Registry Actor</w:t>
        </w:r>
      </w:ins>
      <w:ins w:id="187" w:author="SemiA Petnathean" w:date="2020-09-14T05:13:00Z">
        <w:r w:rsidR="00223ECB">
          <w:rPr>
            <w:rFonts w:cstheme="minorBidi"/>
            <w:szCs w:val="25"/>
            <w:lang w:bidi="th-TH"/>
          </w:rPr>
          <w:t xml:space="preserve"> </w:t>
        </w:r>
      </w:ins>
      <w:ins w:id="188" w:author="SemiA Petnathean" w:date="2020-09-14T05:14:00Z">
        <w:r w:rsidR="00223ECB">
          <w:rPr>
            <w:rFonts w:cstheme="minorBidi"/>
            <w:szCs w:val="25"/>
            <w:lang w:bidi="th-TH"/>
          </w:rPr>
          <w:t>via Regi</w:t>
        </w:r>
      </w:ins>
      <w:ins w:id="189" w:author="SemiA Petnathean" w:date="2020-09-14T05:15:00Z">
        <w:r w:rsidR="00223ECB">
          <w:rPr>
            <w:rFonts w:cstheme="minorBidi"/>
            <w:szCs w:val="25"/>
            <w:lang w:bidi="th-TH"/>
          </w:rPr>
          <w:t>stry Stored Query [ITI-18] transaction.</w:t>
        </w:r>
      </w:ins>
      <w:ins w:id="190" w:author="SemiA Petnathean" w:date="2020-09-14T05:17:00Z">
        <w:r w:rsidR="0057136C">
          <w:rPr>
            <w:rFonts w:cstheme="minorBidi"/>
            <w:szCs w:val="25"/>
            <w:lang w:bidi="th-TH"/>
          </w:rPr>
          <w:t xml:space="preserve"> Document Registry then return query result to Document Consumer Actor via transaction following ITI-18 format.</w:t>
        </w:r>
      </w:ins>
      <w:ins w:id="191" w:author="SemiA Petnathean" w:date="2020-09-14T05:18:00Z">
        <w:r w:rsidR="002C0AAF">
          <w:rPr>
            <w:rFonts w:cstheme="minorBidi"/>
            <w:szCs w:val="25"/>
            <w:lang w:bidi="th-TH"/>
          </w:rPr>
          <w:t xml:space="preserve"> Eventually, Document Consumer Actor use information provided by query result to retrieve </w:t>
        </w:r>
      </w:ins>
      <w:ins w:id="192" w:author="SemiA Petnathean" w:date="2020-09-14T05:19:00Z">
        <w:r w:rsidR="002C0AAF">
          <w:rPr>
            <w:rFonts w:cstheme="minorBidi"/>
            <w:szCs w:val="25"/>
            <w:lang w:bidi="th-TH"/>
          </w:rPr>
          <w:t xml:space="preserve">the document from its repository using Retrieve Document Set </w:t>
        </w:r>
      </w:ins>
      <w:ins w:id="193" w:author="SemiA Petnathean" w:date="2020-09-14T05:20:00Z">
        <w:r w:rsidR="002C0AAF">
          <w:rPr>
            <w:rFonts w:cstheme="minorBidi"/>
            <w:szCs w:val="25"/>
            <w:lang w:bidi="th-TH"/>
          </w:rPr>
          <w:t>[ITI-43]</w:t>
        </w:r>
      </w:ins>
      <w:ins w:id="194" w:author="SemiA Petnathean" w:date="2020-09-14T05:21:00Z">
        <w:r w:rsidR="00B220A8">
          <w:rPr>
            <w:rFonts w:cstheme="minorBidi"/>
            <w:szCs w:val="25"/>
            <w:lang w:bidi="th-TH"/>
          </w:rPr>
          <w:t xml:space="preserve"> transaction. It is expected that Document Repository Actor response</w:t>
        </w:r>
      </w:ins>
      <w:ins w:id="195" w:author="SemiA Petnathean" w:date="2020-09-14T05:23:00Z">
        <w:r w:rsidR="00360548">
          <w:rPr>
            <w:rFonts w:cstheme="minorBidi"/>
            <w:szCs w:val="25"/>
            <w:lang w:bidi="th-TH"/>
          </w:rPr>
          <w:t xml:space="preserve"> to the request</w:t>
        </w:r>
      </w:ins>
      <w:ins w:id="196" w:author="SemiA Petnathean" w:date="2020-09-14T05:21:00Z">
        <w:r w:rsidR="00B220A8">
          <w:rPr>
            <w:rFonts w:cstheme="minorBidi"/>
            <w:szCs w:val="25"/>
            <w:lang w:bidi="th-TH"/>
          </w:rPr>
          <w:t xml:space="preserve"> by sending </w:t>
        </w:r>
      </w:ins>
      <w:ins w:id="197" w:author="SemiA Petnathean" w:date="2020-09-14T05:22:00Z">
        <w:r w:rsidR="00B220A8">
          <w:rPr>
            <w:rFonts w:cstheme="minorBidi"/>
            <w:szCs w:val="25"/>
            <w:lang w:bidi="th-TH"/>
          </w:rPr>
          <w:t xml:space="preserve">copy of the document back to </w:t>
        </w:r>
      </w:ins>
      <w:ins w:id="198" w:author="SemiA Petnathean" w:date="2020-09-14T05:23:00Z">
        <w:r w:rsidR="00695A3B">
          <w:rPr>
            <w:rFonts w:cstheme="minorBidi"/>
            <w:szCs w:val="25"/>
            <w:lang w:bidi="th-TH"/>
          </w:rPr>
          <w:t>the</w:t>
        </w:r>
      </w:ins>
      <w:ins w:id="199" w:author="SemiA Petnathean" w:date="2020-09-14T05:22:00Z">
        <w:r w:rsidR="00B220A8">
          <w:rPr>
            <w:rFonts w:cstheme="minorBidi"/>
            <w:szCs w:val="25"/>
            <w:lang w:bidi="th-TH"/>
          </w:rPr>
          <w:t xml:space="preserve"> Document Consumer Actor.</w:t>
        </w:r>
      </w:ins>
      <w:ins w:id="200" w:author="SemiA Petnathean" w:date="2020-09-14T05:23:00Z">
        <w:r w:rsidR="00D04BCA">
          <w:rPr>
            <w:rFonts w:cstheme="minorBidi"/>
            <w:szCs w:val="25"/>
            <w:lang w:bidi="th-TH"/>
          </w:rPr>
          <w:t xml:space="preserve"> For On-Demand Docu</w:t>
        </w:r>
      </w:ins>
      <w:ins w:id="201" w:author="SemiA Petnathean" w:date="2020-09-14T05:24:00Z">
        <w:r w:rsidR="00D04BCA">
          <w:rPr>
            <w:rFonts w:cstheme="minorBidi"/>
            <w:szCs w:val="25"/>
            <w:lang w:bidi="th-TH"/>
          </w:rPr>
          <w:t>ment Source, it is equivalent to Document Repository Actor as both</w:t>
        </w:r>
      </w:ins>
      <w:ins w:id="202" w:author="SemiA Petnathean" w:date="2020-09-14T05:25:00Z">
        <w:r w:rsidR="00D04BCA">
          <w:rPr>
            <w:rFonts w:cstheme="minorBidi"/>
            <w:szCs w:val="25"/>
            <w:lang w:bidi="th-TH"/>
          </w:rPr>
          <w:t xml:space="preserve"> are where Document Consumer retrieve </w:t>
        </w:r>
      </w:ins>
      <w:ins w:id="203" w:author="SemiA Petnathean" w:date="2020-09-14T05:26:00Z">
        <w:r w:rsidR="00D04BCA">
          <w:rPr>
            <w:rFonts w:cstheme="minorBidi"/>
            <w:szCs w:val="25"/>
            <w:lang w:bidi="th-TH"/>
          </w:rPr>
          <w:t>those documents</w:t>
        </w:r>
      </w:ins>
      <w:ins w:id="204" w:author="SemiA Petnathean" w:date="2020-09-14T05:25:00Z">
        <w:r w:rsidR="00D04BCA">
          <w:rPr>
            <w:rFonts w:cstheme="minorBidi"/>
            <w:szCs w:val="25"/>
            <w:lang w:bidi="th-TH"/>
          </w:rPr>
          <w:t xml:space="preserve"> they seek</w:t>
        </w:r>
      </w:ins>
      <w:ins w:id="205" w:author="SemiA Petnathean" w:date="2020-09-14T05:26:00Z">
        <w:r w:rsidR="00D04BCA">
          <w:rPr>
            <w:rFonts w:cstheme="minorBidi"/>
            <w:szCs w:val="25"/>
            <w:lang w:bidi="th-TH"/>
          </w:rPr>
          <w:t>. The only</w:t>
        </w:r>
      </w:ins>
      <w:ins w:id="206" w:author="SemiA Petnathean" w:date="2020-09-14T05:15:00Z">
        <w:r w:rsidR="00223ECB">
          <w:rPr>
            <w:rFonts w:cstheme="minorBidi"/>
            <w:szCs w:val="25"/>
            <w:lang w:bidi="th-TH"/>
          </w:rPr>
          <w:t xml:space="preserve"> </w:t>
        </w:r>
      </w:ins>
      <w:ins w:id="207" w:author="SemiA Petnathean" w:date="2020-09-14T05:26:00Z">
        <w:r w:rsidR="00D04BCA">
          <w:rPr>
            <w:rFonts w:cstheme="minorBidi"/>
            <w:szCs w:val="25"/>
            <w:lang w:bidi="th-TH"/>
          </w:rPr>
          <w:t>different is that On-Demand Document Source</w:t>
        </w:r>
      </w:ins>
      <w:ins w:id="208" w:author="SemiA Petnathean" w:date="2020-09-14T05:30:00Z">
        <w:r w:rsidR="00294530">
          <w:rPr>
            <w:rFonts w:cstheme="minorBidi"/>
            <w:szCs w:val="25"/>
            <w:lang w:bidi="th-TH"/>
          </w:rPr>
          <w:t xml:space="preserve"> act as repository which will</w:t>
        </w:r>
      </w:ins>
      <w:ins w:id="209" w:author="SemiA Petnathean" w:date="2020-09-14T05:31:00Z">
        <w:r w:rsidR="00294530">
          <w:rPr>
            <w:rFonts w:cstheme="minorBidi"/>
            <w:szCs w:val="25"/>
            <w:lang w:bidi="th-TH"/>
          </w:rPr>
          <w:t xml:space="preserve"> immediately</w:t>
        </w:r>
      </w:ins>
      <w:ins w:id="210" w:author="SemiA Petnathean" w:date="2020-09-14T05:30:00Z">
        <w:r w:rsidR="00294530">
          <w:rPr>
            <w:rFonts w:cstheme="minorBidi"/>
            <w:szCs w:val="25"/>
            <w:lang w:bidi="th-TH"/>
          </w:rPr>
          <w:t xml:space="preserve"> </w:t>
        </w:r>
      </w:ins>
      <w:ins w:id="211" w:author="SemiA Petnathean" w:date="2020-09-14T05:31:00Z">
        <w:r w:rsidR="00294530">
          <w:rPr>
            <w:rFonts w:cstheme="minorBidi"/>
            <w:szCs w:val="25"/>
            <w:lang w:bidi="th-TH"/>
          </w:rPr>
          <w:t>generate health document at the time of request</w:t>
        </w:r>
      </w:ins>
      <w:ins w:id="212" w:author="SemiA Petnathean" w:date="2020-09-14T05:32:00Z">
        <w:r w:rsidR="00294530">
          <w:rPr>
            <w:rFonts w:cstheme="minorBidi"/>
            <w:szCs w:val="25"/>
            <w:lang w:bidi="th-TH"/>
          </w:rPr>
          <w:t xml:space="preserve"> as the document only represent its subject</w:t>
        </w:r>
      </w:ins>
      <w:ins w:id="213" w:author="SemiA Petnathean" w:date="2020-09-14T05:33:00Z">
        <w:r w:rsidR="00294530">
          <w:rPr>
            <w:rFonts w:cstheme="minorBidi"/>
            <w:szCs w:val="25"/>
            <w:lang w:bidi="th-TH"/>
          </w:rPr>
          <w:t xml:space="preserve"> at the time</w:t>
        </w:r>
      </w:ins>
      <w:ins w:id="214" w:author="SemiA Petnathean" w:date="2020-09-14T05:36:00Z">
        <w:r w:rsidR="008F1A27">
          <w:rPr>
            <w:rFonts w:cstheme="minorBidi"/>
            <w:szCs w:val="25"/>
            <w:lang w:bidi="th-TH"/>
          </w:rPr>
          <w:t>,</w:t>
        </w:r>
      </w:ins>
      <w:ins w:id="215" w:author="SemiA Petnathean" w:date="2020-09-14T05:33:00Z">
        <w:r w:rsidR="006C001D">
          <w:rPr>
            <w:rFonts w:cstheme="minorBidi"/>
            <w:szCs w:val="25"/>
            <w:lang w:bidi="th-TH"/>
          </w:rPr>
          <w:t xml:space="preserve"> while document</w:t>
        </w:r>
      </w:ins>
      <w:ins w:id="216" w:author="SemiA Petnathean" w:date="2020-09-14T05:34:00Z">
        <w:r w:rsidR="006C001D">
          <w:rPr>
            <w:rFonts w:cstheme="minorBidi"/>
            <w:szCs w:val="25"/>
            <w:lang w:bidi="th-TH"/>
          </w:rPr>
          <w:t xml:space="preserve"> stored within Document Repository represent event in health operation that already e</w:t>
        </w:r>
      </w:ins>
      <w:ins w:id="217" w:author="SemiA Petnathean" w:date="2020-09-14T05:35:00Z">
        <w:r w:rsidR="006C001D">
          <w:rPr>
            <w:rFonts w:cstheme="minorBidi"/>
            <w:szCs w:val="25"/>
            <w:lang w:bidi="th-TH"/>
          </w:rPr>
          <w:t>nded</w:t>
        </w:r>
      </w:ins>
      <w:ins w:id="218" w:author="SemiA Petnathean" w:date="2020-09-14T05:33:00Z">
        <w:r w:rsidR="00294530">
          <w:rPr>
            <w:rFonts w:cstheme="minorBidi"/>
            <w:szCs w:val="25"/>
            <w:lang w:bidi="th-TH"/>
          </w:rPr>
          <w:t>.</w:t>
        </w:r>
      </w:ins>
      <w:ins w:id="219" w:author="SemiA Petnathean" w:date="2020-09-14T05:37:00Z">
        <w:r w:rsidR="00D11B6E">
          <w:rPr>
            <w:rFonts w:cstheme="minorBidi"/>
            <w:szCs w:val="25"/>
            <w:lang w:bidi="th-TH"/>
          </w:rPr>
          <w:t xml:space="preserve"> For Patient Identity Source Actor, </w:t>
        </w:r>
      </w:ins>
      <w:ins w:id="220" w:author="SemiA Petnathean" w:date="2020-09-14T05:38:00Z">
        <w:r w:rsidR="00D11B6E">
          <w:rPr>
            <w:rFonts w:cstheme="minorBidi"/>
            <w:szCs w:val="25"/>
            <w:lang w:bidi="th-TH"/>
          </w:rPr>
          <w:t>the actor</w:t>
        </w:r>
      </w:ins>
      <w:ins w:id="221" w:author="SemiA Petnathean" w:date="2020-09-14T05:37:00Z">
        <w:r w:rsidR="00D11B6E">
          <w:rPr>
            <w:rFonts w:cstheme="minorBidi"/>
            <w:szCs w:val="25"/>
            <w:lang w:bidi="th-TH"/>
          </w:rPr>
          <w:t xml:space="preserve"> acts as assistant </w:t>
        </w:r>
      </w:ins>
      <w:ins w:id="222" w:author="SemiA Petnathean" w:date="2020-09-14T05:38:00Z">
        <w:r w:rsidR="00D11B6E">
          <w:rPr>
            <w:rFonts w:cstheme="minorBidi"/>
            <w:szCs w:val="25"/>
            <w:lang w:bidi="th-TH"/>
          </w:rPr>
          <w:t>for</w:t>
        </w:r>
      </w:ins>
      <w:ins w:id="223" w:author="SemiA Petnathean" w:date="2020-09-14T05:37:00Z">
        <w:r w:rsidR="00D11B6E">
          <w:rPr>
            <w:rFonts w:cstheme="minorBidi"/>
            <w:szCs w:val="25"/>
            <w:lang w:bidi="th-TH"/>
          </w:rPr>
          <w:t xml:space="preserve"> XDS Affinity</w:t>
        </w:r>
      </w:ins>
      <w:ins w:id="224" w:author="SemiA Petnathean" w:date="2020-09-14T05:38:00Z">
        <w:r w:rsidR="00D11B6E">
          <w:rPr>
            <w:rFonts w:cstheme="minorBidi"/>
            <w:szCs w:val="25"/>
            <w:lang w:bidi="th-TH"/>
          </w:rPr>
          <w:t xml:space="preserve"> Domain </w:t>
        </w:r>
      </w:ins>
      <w:ins w:id="225" w:author="SemiA Petnathean" w:date="2020-09-14T05:39:00Z">
        <w:r w:rsidR="00D11B6E">
          <w:rPr>
            <w:rFonts w:cstheme="minorBidi"/>
            <w:szCs w:val="25"/>
            <w:lang w:bidi="th-TH"/>
          </w:rPr>
          <w:t>to ide</w:t>
        </w:r>
      </w:ins>
      <w:ins w:id="226" w:author="SemiA Petnathean" w:date="2020-09-14T05:40:00Z">
        <w:r w:rsidR="00D11B6E">
          <w:rPr>
            <w:rFonts w:cstheme="minorBidi"/>
            <w:szCs w:val="25"/>
            <w:lang w:bidi="th-TH"/>
          </w:rPr>
          <w:t>ntify</w:t>
        </w:r>
      </w:ins>
      <w:ins w:id="227" w:author="SemiA Petnathean" w:date="2020-09-14T05:38:00Z">
        <w:r w:rsidR="00D11B6E">
          <w:rPr>
            <w:rFonts w:cstheme="minorBidi"/>
            <w:szCs w:val="25"/>
            <w:lang w:bidi="th-TH"/>
          </w:rPr>
          <w:t xml:space="preserve"> </w:t>
        </w:r>
      </w:ins>
      <w:ins w:id="228" w:author="SemiA Petnathean" w:date="2020-09-14T05:40:00Z">
        <w:r w:rsidR="00D11B6E">
          <w:rPr>
            <w:rFonts w:cstheme="minorBidi"/>
            <w:szCs w:val="25"/>
            <w:lang w:bidi="th-TH"/>
          </w:rPr>
          <w:t>identity</w:t>
        </w:r>
      </w:ins>
      <w:ins w:id="229" w:author="SemiA Petnathean" w:date="2020-09-14T05:38:00Z">
        <w:r w:rsidR="00D11B6E">
          <w:rPr>
            <w:rFonts w:cstheme="minorBidi"/>
            <w:szCs w:val="25"/>
            <w:lang w:bidi="th-TH"/>
          </w:rPr>
          <w:t xml:space="preserve"> of the same patient</w:t>
        </w:r>
      </w:ins>
      <w:ins w:id="230" w:author="SemiA Petnathean" w:date="2020-09-14T05:40:00Z">
        <w:r w:rsidR="001878BC">
          <w:rPr>
            <w:rFonts w:cstheme="minorBidi"/>
            <w:szCs w:val="25"/>
            <w:lang w:bidi="th-TH"/>
          </w:rPr>
          <w:t xml:space="preserve"> within the domain whose</w:t>
        </w:r>
      </w:ins>
      <w:ins w:id="231" w:author="SemiA Petnathean" w:date="2020-09-14T05:38:00Z">
        <w:r w:rsidR="00D11B6E">
          <w:rPr>
            <w:rFonts w:cstheme="minorBidi"/>
            <w:szCs w:val="25"/>
            <w:lang w:bidi="th-TH"/>
          </w:rPr>
          <w:t xml:space="preserve"> </w:t>
        </w:r>
      </w:ins>
      <w:ins w:id="232" w:author="SemiA Petnathean" w:date="2020-09-14T05:39:00Z">
        <w:r w:rsidR="00D11B6E">
          <w:rPr>
            <w:rFonts w:cstheme="minorBidi"/>
            <w:szCs w:val="25"/>
            <w:lang w:bidi="th-TH"/>
          </w:rPr>
          <w:t>can be represent differently in each enterprise.</w:t>
        </w:r>
      </w:ins>
      <w:ins w:id="233" w:author="SemiA Petnathean" w:date="2020-09-14T05:40:00Z">
        <w:r w:rsidR="002E7F0D">
          <w:rPr>
            <w:rFonts w:cstheme="minorBidi"/>
            <w:szCs w:val="25"/>
            <w:lang w:bidi="th-TH"/>
          </w:rPr>
          <w:t xml:space="preserve"> This a</w:t>
        </w:r>
      </w:ins>
      <w:ins w:id="234"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35" w:author="SemiA Petnathean" w:date="2020-09-14T05:42:00Z">
        <w:r w:rsidR="002E7F0D">
          <w:rPr>
            <w:rFonts w:cstheme="minorBidi"/>
            <w:szCs w:val="25"/>
            <w:lang w:bidi="th-TH"/>
          </w:rPr>
          <w:t xml:space="preserve"> must use the same identification to identify the same patient.</w:t>
        </w:r>
      </w:ins>
      <w:ins w:id="236" w:author="SemiA Petnathean" w:date="2020-09-14T05:43:00Z">
        <w:r w:rsidR="00292F74">
          <w:rPr>
            <w:rFonts w:cstheme="minorBidi"/>
            <w:szCs w:val="25"/>
            <w:lang w:bidi="th-TH"/>
          </w:rPr>
          <w:t xml:space="preserve"> With these XDS Actor and transaction</w:t>
        </w:r>
      </w:ins>
      <w:ins w:id="237" w:author="SemiA Petnathean" w:date="2020-09-14T05:44:00Z">
        <w:r w:rsidR="00292F74">
          <w:rPr>
            <w:rFonts w:cstheme="minorBidi"/>
            <w:szCs w:val="25"/>
            <w:lang w:bidi="th-TH"/>
          </w:rPr>
          <w:t xml:space="preserve"> </w:t>
        </w:r>
      </w:ins>
      <w:ins w:id="238" w:author="SemiA Petnathean" w:date="2020-09-14T05:43:00Z">
        <w:r w:rsidR="00292F74">
          <w:rPr>
            <w:rFonts w:cstheme="minorBidi"/>
            <w:szCs w:val="25"/>
            <w:lang w:bidi="th-TH"/>
          </w:rPr>
          <w:t xml:space="preserve">deployed, </w:t>
        </w:r>
      </w:ins>
      <w:ins w:id="239" w:author="SemiA Petnathean" w:date="2020-09-14T05:44:00Z">
        <w:r w:rsidR="00292F74">
          <w:rPr>
            <w:rFonts w:cstheme="minorBidi"/>
            <w:szCs w:val="25"/>
            <w:lang w:bidi="th-TH"/>
          </w:rPr>
          <w:t>it ensures that all enterprise within XDS Affinity Domain can achieve health document sharing with each other</w:t>
        </w:r>
      </w:ins>
      <w:ins w:id="240" w:author="SemiA Petnathean" w:date="2020-09-14T05:45:00Z">
        <w:r w:rsidR="00292F74">
          <w:rPr>
            <w:rFonts w:cstheme="minorBidi"/>
            <w:szCs w:val="25"/>
            <w:lang w:bidi="th-TH"/>
          </w:rPr>
          <w:t>.</w:t>
        </w:r>
      </w:ins>
      <w:ins w:id="241" w:author="PCep" w:date="2020-09-11T14:15:00Z">
        <w:del w:id="242"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pPr>
        <w:ind w:firstLine="284"/>
        <w:jc w:val="both"/>
        <w:rPr>
          <w:del w:id="243" w:author="SemiA Petnathean" w:date="2020-09-14T05:28:00Z"/>
          <w:rFonts w:cstheme="minorBidi"/>
          <w:szCs w:val="25"/>
          <w:lang w:bidi="th-TH"/>
        </w:rPr>
        <w:pPrChange w:id="244" w:author="SemiA Petnathean" w:date="2020-09-14T05:46:00Z">
          <w:pPr>
            <w:jc w:val="both"/>
          </w:pPr>
        </w:pPrChange>
      </w:pPr>
    </w:p>
    <w:p w14:paraId="037C1873" w14:textId="28F3BDF9" w:rsidR="00E238BB" w:rsidRDefault="00E238BB">
      <w:pPr>
        <w:ind w:firstLine="284"/>
        <w:jc w:val="both"/>
        <w:pPrChange w:id="245"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46" w:author="SemiA Petnathean" w:date="2020-09-14T05:28:00Z"/>
          <w:color w:val="auto"/>
        </w:rPr>
      </w:pPr>
      <w:bookmarkStart w:id="247" w:name="_Ref50397485"/>
      <w:del w:id="248" w:author="SemiA Petnathean" w:date="2020-09-14T05:28:00Z">
        <w:r w:rsidRPr="00AC43BC" w:rsidDel="00D04BCA">
          <w:rPr>
            <w:color w:val="auto"/>
          </w:rPr>
          <w:delText xml:space="preserve">Figure </w:delText>
        </w:r>
        <w:r w:rsidRPr="00AC43BC" w:rsidDel="00D04BCA">
          <w:fldChar w:fldCharType="begin"/>
        </w:r>
        <w:r w:rsidRPr="00AC43BC" w:rsidDel="00D04BCA">
          <w:rPr>
            <w:color w:val="auto"/>
          </w:rPr>
          <w:delInstrText xml:space="preserve"> SEQ Figure \* ARABIC </w:delInstrText>
        </w:r>
        <w:r w:rsidRPr="00AC43BC" w:rsidDel="00D04BCA">
          <w:fldChar w:fldCharType="separate"/>
        </w:r>
        <w:r w:rsidR="00EB4202" w:rsidDel="00D04BCA">
          <w:rPr>
            <w:noProof/>
            <w:color w:val="auto"/>
          </w:rPr>
          <w:delText>1</w:delText>
        </w:r>
        <w:r w:rsidRPr="00AC43BC" w:rsidDel="00D04BCA">
          <w:fldChar w:fldCharType="end"/>
        </w:r>
        <w:bookmarkEnd w:id="247"/>
        <w:r w:rsidRPr="00AC43BC" w:rsidDel="00D04BCA">
          <w:rPr>
            <w:color w:val="auto"/>
          </w:rPr>
          <w:delText xml:space="preserve"> Cross-Enterprise Document Sharing – b (XDS.b)</w:delText>
        </w:r>
        <w:r w:rsidR="00042AB2" w:rsidDel="00D04BCA">
          <w:rPr>
            <w:color w:val="auto"/>
          </w:rPr>
          <w:delText xml:space="preserve"> </w:delText>
        </w:r>
        <w:r w:rsidR="00042AB2" w:rsidDel="00D04BCA">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fldChar w:fldCharType="separate"/>
        </w:r>
        <w:r w:rsidR="00042AB2" w:rsidRPr="00042AB2" w:rsidDel="00D04BCA">
          <w:rPr>
            <w:i w:val="0"/>
            <w:noProof/>
            <w:color w:val="auto"/>
          </w:rPr>
          <w:delText>[27]</w:delText>
        </w:r>
        <w:r w:rsidR="00042AB2" w:rsidDel="00D04BCA">
          <w:fldChar w:fldCharType="end"/>
        </w:r>
      </w:del>
    </w:p>
    <w:p w14:paraId="7CFB451E" w14:textId="3544E724" w:rsidR="00C54F4D" w:rsidRPr="005B520E" w:rsidRDefault="00C54F4D" w:rsidP="00C54F4D">
      <w:pPr>
        <w:pStyle w:val="Heading2"/>
        <w:jc w:val="both"/>
      </w:pPr>
      <w:r>
        <w:t>Blockchain Technology</w:t>
      </w:r>
      <w:ins w:id="249" w:author="SemiA Petnathean" w:date="2020-09-13T17:20:00Z">
        <w:del w:id="250" w:author="News24-02" w:date="2020-09-26T20:12:00Z">
          <w:r w:rsidR="001B7AC4" w:rsidDel="00CA4CB8">
            <w:delText xml:space="preserve"> </w:delText>
          </w:r>
          <w:r w:rsidR="001B7AC4" w:rsidRPr="009B61D8" w:rsidDel="00CA4CB8">
            <w:rPr>
              <w:rFonts w:cstheme="minorBidi" w:hint="cs"/>
              <w:color w:val="FF0000"/>
              <w:szCs w:val="25"/>
              <w:cs/>
              <w:lang w:bidi="th-TH"/>
            </w:rPr>
            <w:delText xml:space="preserve">ยังไม่มี </w:delText>
          </w:r>
          <w:r w:rsidR="001B7AC4" w:rsidRPr="009B61D8" w:rsidDel="00CA4CB8">
            <w:rPr>
              <w:rFonts w:cstheme="minorBidi"/>
              <w:color w:val="FF0000"/>
              <w:szCs w:val="25"/>
              <w:lang w:bidi="th-TH"/>
            </w:rPr>
            <w:delText>Ref.</w:delText>
          </w:r>
          <w:r w:rsidR="001B7AC4" w:rsidDel="00CA4CB8">
            <w:rPr>
              <w:rFonts w:cstheme="minorBidi" w:hint="cs"/>
              <w:color w:val="FF0000"/>
              <w:szCs w:val="25"/>
              <w:cs/>
              <w:lang w:bidi="th-TH"/>
            </w:rPr>
            <w:delText xml:space="preserve"> กับหาจุดขึ้นพารากราฟใหม่ ยาวเกิน แล้วมีรูปด้วยก็ดี ช่วยคนอ่านนึกภาพเปรียบเทียบหน่อย </w:delText>
          </w:r>
          <w:r w:rsidR="001B7AC4" w:rsidDel="00CA4CB8">
            <w:rPr>
              <w:rFonts w:cstheme="minorBidi"/>
              <w:color w:val="FF0000"/>
              <w:szCs w:val="25"/>
              <w:lang w:bidi="th-TH"/>
            </w:rPr>
            <w:delText>(</w:delText>
          </w:r>
          <w:r w:rsidR="001B7AC4" w:rsidDel="00CA4CB8">
            <w:rPr>
              <w:rFonts w:cstheme="minorBidi" w:hint="cs"/>
              <w:color w:val="FF0000"/>
              <w:szCs w:val="25"/>
              <w:cs/>
              <w:lang w:bidi="th-TH"/>
            </w:rPr>
            <w:delText>ข้ออืนด้วย</w:delText>
          </w:r>
        </w:del>
        <w:del w:id="251" w:author="News24-02" w:date="2020-09-26T20:11:00Z">
          <w:r w:rsidR="001B7AC4" w:rsidDel="00CA4CB8">
            <w:rPr>
              <w:rFonts w:cstheme="minorBidi" w:hint="cs"/>
              <w:color w:val="FF0000"/>
              <w:szCs w:val="25"/>
              <w:cs/>
              <w:lang w:bidi="th-TH"/>
            </w:rPr>
            <w:delText xml:space="preserve"> โดยเฉพาะตรงอธิบายยาวๆ นึกภาพตามลำบาก</w:delText>
          </w:r>
          <w:r w:rsidR="001B7AC4" w:rsidDel="00CA4CB8">
            <w:rPr>
              <w:rFonts w:cstheme="minorBidi"/>
              <w:color w:val="FF0000"/>
              <w:szCs w:val="25"/>
              <w:lang w:bidi="th-TH"/>
            </w:rPr>
            <w:delText>)</w:delText>
          </w:r>
        </w:del>
      </w:ins>
    </w:p>
    <w:p w14:paraId="3117B000" w14:textId="3AD58F99" w:rsidR="00241DE8" w:rsidDel="007C1DCF" w:rsidRDefault="00241DE8" w:rsidP="00C54F4D">
      <w:pPr>
        <w:pStyle w:val="BodyText"/>
        <w:rPr>
          <w:ins w:id="252" w:author="PCep" w:date="2020-09-11T14:12:00Z"/>
          <w:del w:id="253" w:author="SemiA Petnathean" w:date="2020-09-13T15:57:00Z"/>
          <w:rFonts w:cstheme="minorBidi"/>
          <w:szCs w:val="25"/>
          <w:lang w:val="en-US" w:bidi="th-TH"/>
        </w:rPr>
      </w:pPr>
      <w:moveToRangeStart w:id="254" w:author="PCep" w:date="2020-09-11T14:13:00Z" w:name="move50725997"/>
      <w:moveTo w:id="255" w:author="PCep" w:date="2020-09-11T14:13:00Z">
        <w:del w:id="256" w:author="SemiA Petnathean" w:date="2020-09-13T15:57:00Z">
          <w:r w:rsidRPr="00AC43BC" w:rsidDel="007C1DCF">
            <w:rPr>
              <w:lang w:val="en-US"/>
            </w:rPr>
            <w:delText xml:space="preserve">According to </w:delText>
          </w:r>
          <w:r w:rsidRPr="00AC43BC" w:rsidDel="007C1DCF">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fldChar w:fldCharType="separate"/>
          </w:r>
          <w:r w:rsidRPr="0020354F" w:rsidDel="007C1DCF">
            <w:rPr>
              <w:noProof/>
              <w:lang w:val="en-US"/>
            </w:rPr>
            <w:delText>[18]</w:delText>
          </w:r>
          <w:r w:rsidRPr="00AC43BC" w:rsidDel="007C1DCF">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bidi="th-TH"/>
            </w:rPr>
            <w:fldChar w:fldCharType="separate"/>
          </w:r>
          <w:r w:rsidRPr="00F750C3" w:rsidDel="007C1DCF">
            <w:rPr>
              <w:rFonts w:cstheme="minorBidi"/>
              <w:noProof/>
              <w:szCs w:val="25"/>
              <w:lang w:val="en-US" w:bidi="th-TH"/>
            </w:rPr>
            <w:delText>[21], [22]</w:delText>
          </w:r>
          <w:r w:rsidDel="007C1DCF">
            <w:rPr>
              <w:rFonts w:cstheme="minorBidi"/>
              <w:szCs w:val="25"/>
              <w:cs/>
              <w:lang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54"/>
    </w:p>
    <w:p w14:paraId="33DA0020" w14:textId="77777777" w:rsidR="00521BC4" w:rsidRDefault="00706B5F" w:rsidP="00C54F4D">
      <w:pPr>
        <w:pStyle w:val="BodyText"/>
        <w:rPr>
          <w:ins w:id="257" w:author="News24-02" w:date="2020-09-26T21:28:00Z"/>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ins w:id="258" w:author="News24-02" w:date="2020-09-26T20:12:00Z">
        <w:r w:rsidR="004F07D1">
          <w:rPr>
            <w:rFonts w:cstheme="minorBidi"/>
            <w:szCs w:val="25"/>
            <w:lang w:val="en-US" w:bidi="th-TH"/>
          </w:rPr>
          <w:t xml:space="preserve"> [</w:t>
        </w:r>
        <w:r w:rsidR="004F07D1" w:rsidRPr="004F07D1">
          <w:rPr>
            <w:rFonts w:cstheme="minorBidi"/>
            <w:i/>
            <w:iCs/>
            <w:szCs w:val="25"/>
            <w:highlight w:val="yellow"/>
            <w:lang w:val="en-US" w:bidi="th-TH"/>
            <w:rPrChange w:id="259" w:author="News24-02" w:date="2020-09-26T20:12:00Z">
              <w:rPr>
                <w:rFonts w:cstheme="minorBidi"/>
                <w:szCs w:val="25"/>
                <w:lang w:val="en-US" w:bidi="th-TH"/>
              </w:rPr>
            </w:rPrChange>
          </w:rPr>
          <w:t>Ref.</w:t>
        </w:r>
        <w:r w:rsidR="004F07D1">
          <w:rPr>
            <w:rFonts w:cstheme="minorBidi"/>
            <w:szCs w:val="25"/>
            <w:lang w:val="en-US" w:bidi="th-TH"/>
          </w:rPr>
          <w:t>]</w:t>
        </w:r>
      </w:ins>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w:t>
      </w:r>
      <w:ins w:id="260" w:author="News24-02" w:date="2020-09-26T21:06:00Z">
        <w:r w:rsidR="00AF2D06">
          <w:rPr>
            <w:rFonts w:cstheme="minorBidi"/>
            <w:szCs w:val="25"/>
            <w:lang w:val="en-US" w:bidi="th-TH"/>
          </w:rPr>
          <w:t xml:space="preserve"> </w:t>
        </w:r>
      </w:ins>
      <w:del w:id="261" w:author="News24-02" w:date="2020-09-26T21:07:00Z">
        <w:r w:rsidDel="00032977">
          <w:rPr>
            <w:rFonts w:cstheme="minorBidi"/>
            <w:szCs w:val="25"/>
            <w:lang w:val="en-US" w:bidi="th-TH"/>
          </w:rPr>
          <w:delText xml:space="preserve"> </w:delText>
        </w:r>
      </w:del>
      <w:r>
        <w:rPr>
          <w:rFonts w:cstheme="minorBidi"/>
          <w:szCs w:val="25"/>
          <w:lang w:val="en-US" w:bidi="th-TH"/>
        </w:rPr>
        <w:t>Therefore, it was called ‘transaction’.</w:t>
      </w:r>
      <w:ins w:id="262" w:author="News24-02" w:date="2020-09-26T21:07:00Z">
        <w:r w:rsidR="00032977">
          <w:rPr>
            <w:rFonts w:cstheme="minorBidi"/>
            <w:szCs w:val="25"/>
            <w:lang w:val="en-US" w:bidi="th-TH"/>
          </w:rPr>
          <w:t xml:space="preserve"> [</w:t>
        </w:r>
        <w:r w:rsidR="00032977" w:rsidRPr="00915BE8">
          <w:rPr>
            <w:rFonts w:cstheme="minorBidi"/>
            <w:i/>
            <w:iCs/>
            <w:szCs w:val="25"/>
            <w:highlight w:val="yellow"/>
            <w:lang w:val="en-US" w:bidi="th-TH"/>
          </w:rPr>
          <w:t>Ref.</w:t>
        </w:r>
        <w:r w:rsidR="00032977">
          <w:rPr>
            <w:rFonts w:cstheme="minorBidi"/>
            <w:szCs w:val="25"/>
            <w:lang w:val="en-US" w:bidi="th-TH"/>
          </w:rPr>
          <w:t>]</w:t>
        </w:r>
      </w:ins>
      <w:r>
        <w:rPr>
          <w:rFonts w:cstheme="minorBidi"/>
          <w:szCs w:val="25"/>
          <w:lang w:val="en-US" w:bidi="th-TH"/>
        </w:rPr>
        <w:t xml:space="preserve"> A set of transactions approach Blockchain network at the same period will be hashed together</w:t>
      </w:r>
      <w:ins w:id="263" w:author="News24-02" w:date="2020-09-26T21:07:00Z">
        <w:r w:rsidR="00423CC4">
          <w:rPr>
            <w:rFonts w:cstheme="minorBidi"/>
            <w:szCs w:val="25"/>
            <w:lang w:val="en-US" w:bidi="th-TH"/>
          </w:rPr>
          <w:t>,</w:t>
        </w:r>
      </w:ins>
      <w:r>
        <w:rPr>
          <w:rFonts w:cstheme="minorBidi"/>
          <w:szCs w:val="25"/>
          <w:lang w:val="en-US" w:bidi="th-TH"/>
        </w:rPr>
        <w:t xml:space="preserve"> imagine like put these transactions into the same box and </w:t>
      </w:r>
      <w:del w:id="264" w:author="News24-02" w:date="2020-09-26T20:14:00Z">
        <w:r w:rsidDel="00615172">
          <w:rPr>
            <w:rFonts w:cstheme="minorBidi"/>
            <w:szCs w:val="25"/>
            <w:lang w:val="en-US" w:bidi="th-TH"/>
          </w:rPr>
          <w:delText>named each of</w:delText>
        </w:r>
      </w:del>
      <w:ins w:id="265" w:author="News24-02" w:date="2020-09-26T20:14:00Z">
        <w:r w:rsidR="00615172">
          <w:rPr>
            <w:rFonts w:cstheme="minorBidi"/>
            <w:szCs w:val="25"/>
            <w:lang w:val="en-US" w:bidi="th-TH"/>
          </w:rPr>
          <w:t>label</w:t>
        </w:r>
      </w:ins>
      <w:r>
        <w:rPr>
          <w:rFonts w:cstheme="minorBidi"/>
          <w:szCs w:val="25"/>
          <w:lang w:val="en-US" w:bidi="th-TH"/>
        </w:rPr>
        <w:t xml:space="preserve"> it with its hash </w:t>
      </w:r>
      <w:r>
        <w:rPr>
          <w:rFonts w:cstheme="minorBidi"/>
          <w:szCs w:val="25"/>
          <w:lang w:val="en-US" w:bidi="th-TH"/>
        </w:rPr>
        <w:lastRenderedPageBreak/>
        <w:t xml:space="preserve">value, formed a ‘Block’. Additionally, the hash value of each block also includes hash value of previously generated block cause formation of a ‘Chain’. Any attempt to modify content of published block will cause change in hash value of entire chain </w:t>
      </w:r>
      <w:ins w:id="266" w:author="News24-02" w:date="2020-09-26T20:15:00Z">
        <w:r w:rsidR="00915ABA">
          <w:rPr>
            <w:rFonts w:cstheme="minorBidi"/>
            <w:szCs w:val="25"/>
            <w:lang w:val="en-US" w:bidi="th-TH"/>
          </w:rPr>
          <w:t xml:space="preserve">which </w:t>
        </w:r>
      </w:ins>
      <w:r>
        <w:rPr>
          <w:rFonts w:cstheme="minorBidi"/>
          <w:szCs w:val="25"/>
          <w:lang w:val="en-US" w:bidi="th-TH"/>
        </w:rPr>
        <w:t>trigger rejection from the network.</w:t>
      </w:r>
      <w:ins w:id="267" w:author="News24-02" w:date="2020-09-26T20:20:00Z">
        <w:r w:rsidR="00B769D2">
          <w:rPr>
            <w:rFonts w:cstheme="minorBidi"/>
            <w:szCs w:val="25"/>
            <w:lang w:val="en-US" w:bidi="th-TH"/>
          </w:rPr>
          <w:t xml:space="preserve"> </w:t>
        </w:r>
      </w:ins>
      <w:moveToRangeStart w:id="268" w:author="News24-02" w:date="2020-09-26T20:20:00Z" w:name="move52044063"/>
      <w:del w:id="269" w:author="News24-02" w:date="2020-09-26T20:21:00Z">
        <w:r w:rsidR="00B769D2" w:rsidRPr="00B769D2" w:rsidDel="001D6252">
          <w:rPr>
            <w:rFonts w:cstheme="minorBidi"/>
            <w:szCs w:val="25"/>
            <w:lang w:val="en-US" w:bidi="th-TH"/>
          </w:rPr>
          <w:delText>The technology</w:delText>
        </w:r>
      </w:del>
      <w:ins w:id="270" w:author="News24-02" w:date="2020-09-26T20:21:00Z">
        <w:r w:rsidR="001D6252">
          <w:rPr>
            <w:rFonts w:cstheme="minorBidi"/>
            <w:szCs w:val="25"/>
            <w:lang w:val="en-US" w:bidi="th-TH"/>
          </w:rPr>
          <w:t>Together with hash ‘chain’,</w:t>
        </w:r>
      </w:ins>
      <w:del w:id="271" w:author="News24-02" w:date="2020-09-26T20:54:00Z">
        <w:r w:rsidR="00B769D2" w:rsidRPr="00B769D2" w:rsidDel="00415FB4">
          <w:rPr>
            <w:rFonts w:cstheme="minorBidi"/>
            <w:szCs w:val="25"/>
            <w:lang w:val="en-US" w:bidi="th-TH"/>
          </w:rPr>
          <w:delText xml:space="preserve"> also relies on</w:delText>
        </w:r>
      </w:del>
      <w:r w:rsidR="00B769D2" w:rsidRPr="00B769D2">
        <w:rPr>
          <w:rFonts w:cstheme="minorBidi"/>
          <w:szCs w:val="25"/>
          <w:lang w:val="en-US" w:bidi="th-TH"/>
        </w:rPr>
        <w:t xml:space="preserve"> </w:t>
      </w:r>
      <w:ins w:id="272" w:author="News24-02" w:date="2020-09-26T20:55:00Z">
        <w:r w:rsidR="00415FB4">
          <w:rPr>
            <w:rFonts w:cstheme="minorBidi"/>
            <w:szCs w:val="25"/>
            <w:lang w:val="en-US" w:bidi="th-TH"/>
          </w:rPr>
          <w:t xml:space="preserve">the concept also rely on </w:t>
        </w:r>
      </w:ins>
      <w:r w:rsidR="00B769D2" w:rsidRPr="00B769D2">
        <w:rPr>
          <w:rFonts w:cstheme="minorBidi"/>
          <w:szCs w:val="25"/>
          <w:lang w:val="en-US" w:bidi="th-TH"/>
        </w:rPr>
        <w:t xml:space="preserve">‘decentralization’ of data where copy of entire chain was kept by many participants of the network called ‘node’. Any node with </w:t>
      </w:r>
      <w:ins w:id="273" w:author="News24-02" w:date="2020-09-26T20:56:00Z">
        <w:r w:rsidR="00315E3D">
          <w:rPr>
            <w:rFonts w:cstheme="minorBidi"/>
            <w:szCs w:val="25"/>
            <w:lang w:val="en-US" w:bidi="th-TH"/>
          </w:rPr>
          <w:t xml:space="preserve">the </w:t>
        </w:r>
      </w:ins>
      <w:del w:id="274" w:author="News24-02" w:date="2020-09-26T20:57:00Z">
        <w:r w:rsidR="00B769D2" w:rsidRPr="00B769D2" w:rsidDel="00EF5636">
          <w:rPr>
            <w:rFonts w:cstheme="minorBidi"/>
            <w:szCs w:val="25"/>
            <w:lang w:val="en-US" w:bidi="th-TH"/>
          </w:rPr>
          <w:delText>copy</w:delText>
        </w:r>
      </w:del>
      <w:ins w:id="275" w:author="News24-02" w:date="2020-09-26T20:57:00Z">
        <w:r w:rsidR="00EF5636">
          <w:rPr>
            <w:rFonts w:cstheme="minorBidi"/>
            <w:szCs w:val="25"/>
            <w:lang w:val="en-US" w:bidi="th-TH"/>
          </w:rPr>
          <w:t>version of chain</w:t>
        </w:r>
      </w:ins>
      <w:r w:rsidR="00B769D2" w:rsidRPr="00B769D2">
        <w:rPr>
          <w:rFonts w:cstheme="minorBidi"/>
          <w:szCs w:val="25"/>
          <w:lang w:val="en-US" w:bidi="th-TH"/>
        </w:rPr>
        <w:t xml:space="preserve"> that have even a bit</w:t>
      </w:r>
      <w:del w:id="276" w:author="News24-02" w:date="2020-09-26T20:57:00Z">
        <w:r w:rsidR="00B769D2" w:rsidRPr="00B769D2" w:rsidDel="004F1B9E">
          <w:rPr>
            <w:rFonts w:cstheme="minorBidi"/>
            <w:szCs w:val="25"/>
            <w:lang w:val="en-US" w:bidi="th-TH"/>
          </w:rPr>
          <w:delText xml:space="preserve"> of</w:delText>
        </w:r>
      </w:del>
      <w:r w:rsidR="00B769D2" w:rsidRPr="00B769D2">
        <w:rPr>
          <w:rFonts w:cstheme="minorBidi"/>
          <w:szCs w:val="25"/>
          <w:lang w:val="en-US" w:bidi="th-TH"/>
        </w:rPr>
        <w:t xml:space="preserve"> different from the majority in the network will be rejected and the node will be forced to adopt the version </w:t>
      </w:r>
      <w:del w:id="277" w:author="News24-02" w:date="2020-09-26T20:58:00Z">
        <w:r w:rsidR="00B769D2" w:rsidRPr="00B769D2" w:rsidDel="005A5A6C">
          <w:rPr>
            <w:rFonts w:cstheme="minorBidi"/>
            <w:szCs w:val="25"/>
            <w:lang w:val="en-US" w:bidi="th-TH"/>
          </w:rPr>
          <w:delText>of copy with</w:delText>
        </w:r>
      </w:del>
      <w:ins w:id="278" w:author="News24-02" w:date="2020-09-26T20:58:00Z">
        <w:r w:rsidR="005A5A6C">
          <w:rPr>
            <w:rFonts w:cstheme="minorBidi"/>
            <w:szCs w:val="25"/>
            <w:lang w:val="en-US" w:bidi="th-TH"/>
          </w:rPr>
          <w:t>adopted by the</w:t>
        </w:r>
      </w:ins>
      <w:r w:rsidR="00B769D2" w:rsidRPr="00B769D2">
        <w:rPr>
          <w:rFonts w:cstheme="minorBidi"/>
          <w:szCs w:val="25"/>
          <w:lang w:val="en-US" w:bidi="th-TH"/>
        </w:rPr>
        <w:t xml:space="preserve"> majority.</w:t>
      </w:r>
      <w:moveToRangeEnd w:id="268"/>
      <w:ins w:id="279" w:author="News24-02" w:date="2020-09-26T20:16:00Z">
        <w:r w:rsidR="00A55075">
          <w:rPr>
            <w:rFonts w:cstheme="minorBidi"/>
            <w:szCs w:val="25"/>
            <w:lang w:val="en-US" w:bidi="th-TH"/>
          </w:rPr>
          <w:t xml:space="preserve"> </w:t>
        </w:r>
      </w:ins>
      <w:del w:id="280" w:author="News24-02" w:date="2020-09-26T20:19:00Z">
        <w:r w:rsidDel="00B769D2">
          <w:rPr>
            <w:rFonts w:cstheme="minorBidi"/>
            <w:szCs w:val="25"/>
            <w:lang w:val="en-US" w:bidi="th-TH"/>
          </w:rPr>
          <w:delText xml:space="preserve"> </w:delText>
        </w:r>
      </w:del>
      <w:r>
        <w:rPr>
          <w:rFonts w:cstheme="minorBidi"/>
          <w:szCs w:val="25"/>
          <w:lang w:val="en-US" w:bidi="th-TH"/>
        </w:rPr>
        <w:t xml:space="preserve">These two technics form together to become ‘Blockchain’ which prevent modification of published content and ensure integrity of data. </w:t>
      </w:r>
      <w:moveFromRangeStart w:id="281" w:author="News24-02" w:date="2020-09-26T20:20:00Z" w:name="move52044063"/>
      <w:moveFrom w:id="282" w:author="News24-02" w:date="2020-09-26T20:20:00Z">
        <w:r w:rsidDel="00B769D2">
          <w:rPr>
            <w:rFonts w:cstheme="minorBidi"/>
            <w:szCs w:val="25"/>
            <w:lang w:val="en-US" w:bidi="th-TH"/>
          </w:rPr>
          <w:t>The technology also relies on ‘decentralization’ of data where copy of entire chain was kept by many</w:t>
        </w:r>
        <w:r w:rsidDel="00B769D2">
          <w:rPr>
            <w:rFonts w:cstheme="minorBidi" w:hint="cs"/>
            <w:szCs w:val="25"/>
            <w:cs/>
            <w:lang w:val="en-US" w:bidi="th-TH"/>
          </w:rPr>
          <w:t xml:space="preserve"> </w:t>
        </w:r>
        <w:r w:rsidDel="00B769D2">
          <w:rPr>
            <w:rFonts w:cstheme="minorBidi"/>
            <w:szCs w:val="25"/>
            <w:lang w:val="en-US" w:bidi="th-TH"/>
          </w:rPr>
          <w:t>participants of the network called ‘node’.</w:t>
        </w:r>
        <w:r w:rsidR="007F415B" w:rsidDel="00B769D2">
          <w:rPr>
            <w:rFonts w:cstheme="minorBidi"/>
            <w:szCs w:val="25"/>
            <w:lang w:val="en-US" w:bidi="th-TH"/>
          </w:rPr>
          <w:t xml:space="preserve"> Any</w:t>
        </w:r>
        <w:r w:rsidR="000E65CA" w:rsidDel="00B769D2">
          <w:rPr>
            <w:rFonts w:cstheme="minorBidi"/>
            <w:szCs w:val="25"/>
            <w:lang w:val="en-US" w:bidi="th-TH"/>
          </w:rPr>
          <w:t xml:space="preserve"> node with</w:t>
        </w:r>
        <w:r w:rsidR="007F415B" w:rsidDel="00B769D2">
          <w:rPr>
            <w:rFonts w:cstheme="minorBidi"/>
            <w:szCs w:val="25"/>
            <w:lang w:val="en-US" w:bidi="th-TH"/>
          </w:rPr>
          <w:t xml:space="preserve"> copy that have even a bit of different from the majority in the network will be rejected and </w:t>
        </w:r>
        <w:r w:rsidR="000E65CA" w:rsidDel="00B769D2">
          <w:rPr>
            <w:rFonts w:cstheme="minorBidi"/>
            <w:szCs w:val="25"/>
            <w:lang w:val="en-US" w:bidi="th-TH"/>
          </w:rPr>
          <w:t xml:space="preserve">the node will be </w:t>
        </w:r>
        <w:r w:rsidR="00F36DB2" w:rsidDel="00B769D2">
          <w:rPr>
            <w:rFonts w:cstheme="minorBidi"/>
            <w:szCs w:val="25"/>
            <w:lang w:val="en-US" w:bidi="th-TH"/>
          </w:rPr>
          <w:t>forced</w:t>
        </w:r>
        <w:r w:rsidR="007F415B" w:rsidDel="00B769D2">
          <w:rPr>
            <w:rFonts w:cstheme="minorBidi"/>
            <w:szCs w:val="25"/>
            <w:lang w:val="en-US" w:bidi="th-TH"/>
          </w:rPr>
          <w:t xml:space="preserve"> to adopt the version</w:t>
        </w:r>
        <w:r w:rsidR="003920F8" w:rsidDel="00B769D2">
          <w:rPr>
            <w:rFonts w:cstheme="minorBidi"/>
            <w:szCs w:val="25"/>
            <w:lang w:val="en-US" w:bidi="th-TH"/>
          </w:rPr>
          <w:t xml:space="preserve"> of copy</w:t>
        </w:r>
        <w:r w:rsidR="007F415B" w:rsidDel="00B769D2">
          <w:rPr>
            <w:rFonts w:cstheme="minorBidi"/>
            <w:szCs w:val="25"/>
            <w:lang w:val="en-US" w:bidi="th-TH"/>
          </w:rPr>
          <w:t xml:space="preserve"> with majority.</w:t>
        </w:r>
        <w:r w:rsidR="00482CF5" w:rsidDel="00B769D2">
          <w:rPr>
            <w:rFonts w:cstheme="minorBidi"/>
            <w:szCs w:val="25"/>
            <w:lang w:val="en-US" w:bidi="th-TH"/>
          </w:rPr>
          <w:t xml:space="preserve"> </w:t>
        </w:r>
      </w:moveFrom>
      <w:moveFromRangeEnd w:id="281"/>
      <w:r w:rsidR="00482CF5">
        <w:rPr>
          <w:rFonts w:cstheme="minorBidi"/>
          <w:szCs w:val="25"/>
          <w:lang w:val="en-US" w:bidi="th-TH"/>
        </w:rPr>
        <w:t>This concept guarantee that no one can ever be able to modify any data existing in Blockchain.</w:t>
      </w:r>
      <w:ins w:id="283" w:author="News24-02" w:date="2020-09-26T21:26:00Z">
        <w:r w:rsidR="0088358F">
          <w:rPr>
            <w:rFonts w:cstheme="minorBidi"/>
            <w:szCs w:val="25"/>
            <w:lang w:val="en-US" w:bidi="th-TH"/>
          </w:rPr>
          <w:t xml:space="preserve"> </w:t>
        </w:r>
      </w:ins>
      <w:del w:id="284" w:author="News24-02" w:date="2020-09-26T21:27:00Z">
        <w:r w:rsidDel="00907E5C">
          <w:rPr>
            <w:rFonts w:cstheme="minorBidi"/>
            <w:szCs w:val="25"/>
            <w:lang w:val="en-US" w:bidi="th-TH"/>
          </w:rPr>
          <w:delText xml:space="preserve"> </w:delText>
        </w:r>
      </w:del>
      <w:r w:rsidR="00494EAC">
        <w:rPr>
          <w:rFonts w:cstheme="minorBidi"/>
          <w:szCs w:val="25"/>
          <w:lang w:val="en-US" w:bidi="th-TH"/>
        </w:rPr>
        <w:t>However, there still be able to add more Block into Chain by utilization of consensus mechanism.</w:t>
      </w:r>
      <w:ins w:id="285" w:author="News24-02" w:date="2020-09-26T21:28:00Z">
        <w:r w:rsidR="00907E5C">
          <w:rPr>
            <w:rFonts w:cstheme="minorBidi"/>
            <w:szCs w:val="25"/>
            <w:lang w:val="en-US" w:bidi="th-TH"/>
          </w:rPr>
          <w:t xml:space="preserve"> [</w:t>
        </w:r>
        <w:r w:rsidR="00907E5C" w:rsidRPr="00915BE8">
          <w:rPr>
            <w:rFonts w:cstheme="minorBidi"/>
            <w:i/>
            <w:iCs/>
            <w:szCs w:val="25"/>
            <w:highlight w:val="yellow"/>
            <w:lang w:val="en-US" w:bidi="th-TH"/>
          </w:rPr>
          <w:t>Ref.</w:t>
        </w:r>
        <w:r w:rsidR="00907E5C">
          <w:rPr>
            <w:rFonts w:cstheme="minorBidi"/>
            <w:szCs w:val="25"/>
            <w:lang w:val="en-US" w:bidi="th-TH"/>
          </w:rPr>
          <w:t>]</w:t>
        </w:r>
      </w:ins>
      <w:r w:rsidR="00494EAC">
        <w:rPr>
          <w:rFonts w:cstheme="minorBidi"/>
          <w:szCs w:val="25"/>
          <w:lang w:val="en-US" w:bidi="th-TH"/>
        </w:rPr>
        <w:t xml:space="preserve"> </w:t>
      </w:r>
    </w:p>
    <w:p w14:paraId="4C9E0D31" w14:textId="401B42A1" w:rsidR="00706B5F" w:rsidRDefault="00F15211" w:rsidP="00C54F4D">
      <w:pPr>
        <w:pStyle w:val="BodyText"/>
        <w:rPr>
          <w:lang w:val="en-US"/>
        </w:rPr>
      </w:pPr>
      <w:ins w:id="286" w:author="News24-02" w:date="2020-09-26T21:28:00Z">
        <w:r>
          <w:rPr>
            <w:rFonts w:cstheme="minorBidi"/>
            <w:szCs w:val="25"/>
            <w:lang w:val="en-US" w:bidi="th-TH"/>
          </w:rPr>
          <w:t>Consensus</w:t>
        </w:r>
      </w:ins>
      <w:del w:id="287" w:author="News24-02" w:date="2020-09-26T21:28:00Z">
        <w:r w:rsidR="00494EAC" w:rsidDel="00F15211">
          <w:rPr>
            <w:rFonts w:cstheme="minorBidi"/>
            <w:szCs w:val="25"/>
            <w:lang w:val="en-US" w:bidi="th-TH"/>
          </w:rPr>
          <w:delText>T</w:delText>
        </w:r>
        <w:r w:rsidR="00C64F0C" w:rsidDel="00F15211">
          <w:rPr>
            <w:rFonts w:cstheme="minorBidi"/>
            <w:szCs w:val="25"/>
            <w:lang w:val="en-US" w:bidi="th-TH"/>
          </w:rPr>
          <w:delText>he</w:delText>
        </w:r>
      </w:del>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del w:id="288" w:author="News24-02" w:date="2020-09-26T21:26:00Z">
        <w:r w:rsidR="00C64F0C" w:rsidDel="00F96E2A">
          <w:rPr>
            <w:rFonts w:cstheme="minorBidi"/>
            <w:szCs w:val="25"/>
            <w:lang w:val="en-US" w:bidi="th-TH"/>
          </w:rPr>
          <w:delText>C</w:delText>
        </w:r>
      </w:del>
      <w:ins w:id="289" w:author="News24-02" w:date="2020-09-26T21:26:00Z">
        <w:r w:rsidR="00F96E2A">
          <w:rPr>
            <w:rFonts w:cstheme="minorBidi"/>
            <w:szCs w:val="25"/>
            <w:lang w:val="en-US" w:bidi="th-TH"/>
          </w:rPr>
          <w:t>c</w:t>
        </w:r>
      </w:ins>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706B5F">
        <w:rPr>
          <w:rFonts w:cstheme="minorBidi"/>
          <w:szCs w:val="25"/>
          <w:lang w:val="en-US" w:bidi="th-TH"/>
        </w:rPr>
        <w:t>.</w:t>
      </w:r>
      <w:ins w:id="290" w:author="News24-02" w:date="2020-09-26T21:27:00Z">
        <w:r w:rsidR="00CA1E74">
          <w:rPr>
            <w:rFonts w:cstheme="minorBidi"/>
            <w:szCs w:val="25"/>
            <w:lang w:val="en-US" w:bidi="th-TH"/>
          </w:rPr>
          <w:t xml:space="preserve"> [</w:t>
        </w:r>
        <w:r w:rsidR="00CA1E74" w:rsidRPr="00CA1E74">
          <w:rPr>
            <w:rFonts w:cstheme="minorBidi"/>
            <w:i/>
            <w:iCs/>
            <w:szCs w:val="25"/>
            <w:highlight w:val="yellow"/>
            <w:lang w:val="en-US" w:bidi="th-TH"/>
            <w:rPrChange w:id="291" w:author="News24-02" w:date="2020-09-26T21:27:00Z">
              <w:rPr>
                <w:rFonts w:cstheme="minorBidi"/>
                <w:szCs w:val="25"/>
                <w:lang w:val="en-US" w:bidi="th-TH"/>
              </w:rPr>
            </w:rPrChange>
          </w:rPr>
          <w:t>Ref.</w:t>
        </w:r>
        <w:r w:rsidR="00CA1E74">
          <w:rPr>
            <w:rFonts w:cstheme="minorBidi"/>
            <w:szCs w:val="25"/>
            <w:lang w:val="en-US" w:bidi="th-TH"/>
          </w:rPr>
          <w:t>]</w:t>
        </w:r>
      </w:ins>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ins w:id="292" w:author="News24-02" w:date="2020-09-26T21:01:00Z">
        <w:r w:rsidR="00F9746E">
          <w:rPr>
            <w:rFonts w:cstheme="minorBidi"/>
            <w:szCs w:val="25"/>
            <w:lang w:val="en-US" w:bidi="th-TH"/>
          </w:rPr>
          <w:t xml:space="preserve"> policy</w:t>
        </w:r>
      </w:ins>
      <w:r w:rsidR="00D17419">
        <w:rPr>
          <w:rFonts w:cstheme="minorBidi"/>
          <w:szCs w:val="25"/>
          <w:lang w:val="en-US" w:bidi="th-TH"/>
        </w:rPr>
        <w:t>.</w:t>
      </w:r>
      <w:r w:rsidR="0097683C">
        <w:rPr>
          <w:rFonts w:cstheme="minorBidi"/>
          <w:szCs w:val="25"/>
          <w:lang w:val="en-US" w:bidi="th-TH"/>
        </w:rPr>
        <w:t xml:space="preserve"> As the puzzle require each node to spend huge amount of computational resource, give randomness which make it nearly impossible for miner node to</w:t>
      </w:r>
      <w:ins w:id="293" w:author="News24-02" w:date="2020-09-26T21:02:00Z">
        <w:r w:rsidR="00D929AA">
          <w:rPr>
            <w:rFonts w:cstheme="minorBidi"/>
            <w:szCs w:val="25"/>
            <w:lang w:val="en-US" w:bidi="th-TH"/>
          </w:rPr>
          <w:t xml:space="preserve"> be able to</w:t>
        </w:r>
      </w:ins>
      <w:del w:id="294" w:author="News24-02" w:date="2020-09-26T21:02:00Z">
        <w:r w:rsidR="0097683C" w:rsidDel="00D929AA">
          <w:rPr>
            <w:rFonts w:cstheme="minorBidi"/>
            <w:szCs w:val="25"/>
            <w:lang w:val="en-US" w:bidi="th-TH"/>
          </w:rPr>
          <w:delText xml:space="preserve"> verify</w:delText>
        </w:r>
      </w:del>
      <w:ins w:id="295" w:author="News24-02" w:date="2020-09-26T21:02:00Z">
        <w:r w:rsidR="00D929AA">
          <w:rPr>
            <w:rFonts w:cstheme="minorBidi"/>
            <w:szCs w:val="25"/>
            <w:lang w:val="en-US" w:bidi="th-TH"/>
          </w:rPr>
          <w:t xml:space="preserve"> get a hand on</w:t>
        </w:r>
      </w:ins>
      <w:r w:rsidR="0097683C">
        <w:rPr>
          <w:rFonts w:cstheme="minorBidi"/>
          <w:szCs w:val="25"/>
          <w:lang w:val="en-US" w:bidi="th-TH"/>
        </w:rPr>
        <w:t xml:space="preserve"> prefer Block</w:t>
      </w:r>
      <w:ins w:id="296" w:author="News24-02" w:date="2020-09-26T21:02:00Z">
        <w:r w:rsidR="00D929AA">
          <w:rPr>
            <w:rFonts w:cstheme="minorBidi"/>
            <w:szCs w:val="25"/>
            <w:lang w:val="en-US" w:bidi="th-TH"/>
          </w:rPr>
          <w:t xml:space="preserve"> and attempt suspicious activity during verification process</w:t>
        </w:r>
      </w:ins>
      <w:r w:rsidR="0097683C">
        <w:rPr>
          <w:rFonts w:cstheme="minorBidi"/>
          <w:szCs w:val="25"/>
          <w:lang w:val="en-US" w:bidi="th-TH"/>
        </w:rPr>
        <w:t xml:space="preserve">. </w:t>
      </w:r>
      <w:ins w:id="297" w:author="News24-02" w:date="2020-09-26T21:30:00Z">
        <w:r w:rsidR="00022876">
          <w:rPr>
            <w:rFonts w:cstheme="minorBidi"/>
            <w:szCs w:val="25"/>
            <w:lang w:val="en-US" w:bidi="th-TH"/>
          </w:rPr>
          <w:t>[</w:t>
        </w:r>
        <w:r w:rsidR="00022876" w:rsidRPr="00022876">
          <w:rPr>
            <w:rFonts w:cstheme="minorBidi"/>
            <w:i/>
            <w:iCs/>
            <w:szCs w:val="25"/>
            <w:highlight w:val="yellow"/>
            <w:lang w:val="en-US" w:bidi="th-TH"/>
            <w:rPrChange w:id="298" w:author="News24-02" w:date="2020-09-26T21:30:00Z">
              <w:rPr>
                <w:rFonts w:cstheme="minorBidi"/>
                <w:szCs w:val="25"/>
                <w:lang w:val="en-US" w:bidi="th-TH"/>
              </w:rPr>
            </w:rPrChange>
          </w:rPr>
          <w:t>Ref.</w:t>
        </w:r>
        <w:r w:rsidR="00022876">
          <w:rPr>
            <w:rFonts w:cstheme="minorBidi"/>
            <w:szCs w:val="25"/>
            <w:lang w:val="en-US" w:bidi="th-TH"/>
          </w:rPr>
          <w:t xml:space="preserve">] </w:t>
        </w:r>
      </w:ins>
      <w:r w:rsidR="0097683C">
        <w:rPr>
          <w:rFonts w:cstheme="minorBidi"/>
          <w:szCs w:val="25"/>
          <w:lang w:val="en-US" w:bidi="th-TH"/>
        </w:rPr>
        <w:t>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ins w:id="299" w:author="News24-02" w:date="2020-09-26T21:33:00Z">
        <w:r w:rsidR="00B54FBF">
          <w:rPr>
            <w:rFonts w:cstheme="minorBidi"/>
            <w:szCs w:val="25"/>
            <w:lang w:val="en-US" w:bidi="th-TH"/>
          </w:rPr>
          <w:t>T</w:t>
        </w:r>
      </w:ins>
      <w:del w:id="300" w:author="News24-02" w:date="2020-09-26T21:32:00Z">
        <w:r w:rsidR="0097683C" w:rsidDel="00B54FBF">
          <w:rPr>
            <w:rFonts w:cstheme="minorBidi"/>
            <w:szCs w:val="25"/>
            <w:lang w:val="en-US" w:bidi="th-TH"/>
          </w:rPr>
          <w:delText>Instead of relying on computational resource, t</w:delText>
        </w:r>
      </w:del>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ins w:id="301" w:author="News24-02" w:date="2020-09-26T21:33:00Z">
        <w:r w:rsidR="00B54FBF">
          <w:rPr>
            <w:rFonts w:cstheme="minorBidi"/>
            <w:szCs w:val="25"/>
            <w:lang w:val="en-US" w:bidi="th-TH"/>
          </w:rPr>
          <w:t xml:space="preserve"> for lesser computational resources required for maintaining </w:t>
        </w:r>
      </w:ins>
      <w:ins w:id="302" w:author="News24-02" w:date="2020-09-26T21:34:00Z">
        <w:r w:rsidR="00B54FBF">
          <w:rPr>
            <w:rFonts w:cstheme="minorBidi"/>
            <w:szCs w:val="25"/>
            <w:lang w:val="en-US" w:bidi="th-TH"/>
          </w:rPr>
          <w:t>Blockchain and increased in efficiency of verification process,</w:t>
        </w:r>
      </w:ins>
      <w:r w:rsidR="00946365">
        <w:rPr>
          <w:rFonts w:cstheme="minorBidi"/>
          <w:szCs w:val="25"/>
          <w:lang w:val="en-US" w:bidi="th-TH"/>
        </w:rPr>
        <w:t xml:space="preserve"> </w:t>
      </w:r>
      <w:ins w:id="303" w:author="News24-02" w:date="2020-09-26T21:36:00Z">
        <w:r w:rsidR="00B54FBF">
          <w:rPr>
            <w:rFonts w:cstheme="minorBidi"/>
            <w:szCs w:val="25"/>
            <w:lang w:val="en-US" w:bidi="th-TH"/>
          </w:rPr>
          <w:t>that mean it</w:t>
        </w:r>
      </w:ins>
      <w:del w:id="304" w:author="News24-02" w:date="2020-09-26T21:36:00Z">
        <w:r w:rsidR="00946365" w:rsidDel="00B54FBF">
          <w:rPr>
            <w:rFonts w:cstheme="minorBidi"/>
            <w:szCs w:val="25"/>
            <w:lang w:val="en-US" w:bidi="th-TH"/>
          </w:rPr>
          <w:delText>into the network while</w:delText>
        </w:r>
      </w:del>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06B5F">
        <w:rPr>
          <w:rFonts w:cstheme="minorBidi"/>
          <w:szCs w:val="25"/>
          <w:lang w:val="en-US" w:bidi="th-TH"/>
        </w:rPr>
        <w:t xml:space="preserve"> </w:t>
      </w:r>
      <w:ins w:id="305" w:author="News24-02" w:date="2020-09-26T21:38:00Z">
        <w:r w:rsidR="00B64A7A">
          <w:rPr>
            <w:rFonts w:cstheme="minorBidi"/>
            <w:szCs w:val="25"/>
            <w:lang w:val="en-US" w:bidi="th-TH"/>
          </w:rPr>
          <w:t>[</w:t>
        </w:r>
        <w:r w:rsidR="00B64A7A" w:rsidRPr="00B64A7A">
          <w:rPr>
            <w:rFonts w:cstheme="minorBidi"/>
            <w:i/>
            <w:iCs/>
            <w:szCs w:val="25"/>
            <w:highlight w:val="yellow"/>
            <w:lang w:val="en-US" w:bidi="th-TH"/>
            <w:rPrChange w:id="306" w:author="News24-02" w:date="2020-09-26T21:38:00Z">
              <w:rPr>
                <w:rFonts w:cstheme="minorBidi"/>
                <w:szCs w:val="25"/>
                <w:lang w:val="en-US" w:bidi="th-TH"/>
              </w:rPr>
            </w:rPrChange>
          </w:rPr>
          <w:t>Ref.</w:t>
        </w:r>
        <w:r w:rsidR="00B64A7A">
          <w:rPr>
            <w:rFonts w:cstheme="minorBidi"/>
            <w:szCs w:val="25"/>
            <w:lang w:val="en-US" w:bidi="th-TH"/>
          </w:rPr>
          <w:t xml:space="preserve">] </w:t>
        </w:r>
      </w:ins>
      <w:r w:rsidR="00706B5F">
        <w:rPr>
          <w:rFonts w:cstheme="minorBidi"/>
          <w:szCs w:val="25"/>
          <w:lang w:val="en-US" w:bidi="th-TH"/>
        </w:rPr>
        <w:t>Th</w:t>
      </w:r>
      <w:ins w:id="307" w:author="News24-02" w:date="2020-09-26T21:38:00Z">
        <w:r w:rsidR="00C27482">
          <w:rPr>
            <w:rFonts w:cstheme="minorBidi"/>
            <w:szCs w:val="25"/>
            <w:lang w:val="en-US" w:bidi="th-TH"/>
          </w:rPr>
          <w:t>e</w:t>
        </w:r>
      </w:ins>
      <w:del w:id="308" w:author="News24-02" w:date="2020-09-26T21:38:00Z">
        <w:r w:rsidR="00706B5F" w:rsidDel="00C27482">
          <w:rPr>
            <w:rFonts w:cstheme="minorBidi"/>
            <w:szCs w:val="25"/>
            <w:lang w:val="en-US" w:bidi="th-TH"/>
          </w:rPr>
          <w:delText>i</w:delText>
        </w:r>
      </w:del>
      <w:r w:rsidR="00706B5F">
        <w:rPr>
          <w:rFonts w:cstheme="minorBidi"/>
          <w:szCs w:val="25"/>
          <w:lang w:val="en-US" w:bidi="th-TH"/>
        </w:rPr>
        <w:t>s</w:t>
      </w:r>
      <w:ins w:id="309" w:author="News24-02" w:date="2020-09-26T21:38:00Z">
        <w:r w:rsidR="00C27482">
          <w:rPr>
            <w:rFonts w:cstheme="minorBidi"/>
            <w:szCs w:val="25"/>
            <w:lang w:val="en-US" w:bidi="th-TH"/>
          </w:rPr>
          <w:t>e</w:t>
        </w:r>
      </w:ins>
      <w:r w:rsidR="00CA764A">
        <w:rPr>
          <w:rFonts w:cstheme="minorBidi"/>
          <w:szCs w:val="25"/>
          <w:lang w:val="en-US" w:bidi="th-TH"/>
        </w:rPr>
        <w:t xml:space="preserve"> </w:t>
      </w:r>
      <w:ins w:id="310" w:author="News24-02" w:date="2020-09-26T21:38:00Z">
        <w:r w:rsidR="00C27482">
          <w:rPr>
            <w:rFonts w:cstheme="minorBidi"/>
            <w:szCs w:val="25"/>
            <w:lang w:val="en-US" w:bidi="th-TH"/>
          </w:rPr>
          <w:t xml:space="preserve">mechanisms </w:t>
        </w:r>
      </w:ins>
      <w:r w:rsidR="00CA764A">
        <w:rPr>
          <w:rFonts w:cstheme="minorBidi"/>
          <w:szCs w:val="25"/>
          <w:lang w:val="en-US" w:bidi="th-TH"/>
        </w:rPr>
        <w:t>enable</w:t>
      </w:r>
      <w:ins w:id="311" w:author="News24-02" w:date="2020-09-26T21:39:00Z">
        <w:r w:rsidR="002415F1">
          <w:rPr>
            <w:rFonts w:cstheme="minorBidi"/>
            <w:szCs w:val="25"/>
            <w:lang w:val="en-US" w:bidi="th-TH"/>
          </w:rPr>
          <w:t xml:space="preserve"> transparency in publication and verification of transaction in</w:t>
        </w:r>
      </w:ins>
      <w:r w:rsidR="00DF0C65">
        <w:rPr>
          <w:rFonts w:cstheme="minorBidi"/>
          <w:szCs w:val="25"/>
          <w:lang w:val="en-US" w:bidi="th-TH"/>
        </w:rPr>
        <w:t xml:space="preserve"> </w:t>
      </w:r>
      <w:ins w:id="312" w:author="News24-02" w:date="2020-09-26T21:39:00Z">
        <w:r w:rsidR="00902FC5">
          <w:rPr>
            <w:rFonts w:cstheme="minorBidi"/>
            <w:szCs w:val="25"/>
            <w:lang w:val="en-US" w:bidi="th-TH"/>
          </w:rPr>
          <w:t>Blockchain</w:t>
        </w:r>
      </w:ins>
      <w:del w:id="313" w:author="News24-02" w:date="2020-09-26T21:38:00Z">
        <w:r w:rsidR="00DF0C65" w:rsidDel="00902FC5">
          <w:rPr>
            <w:rFonts w:cstheme="minorBidi"/>
            <w:szCs w:val="25"/>
            <w:lang w:val="en-US" w:bidi="th-TH"/>
          </w:rPr>
          <w:delText>the mechanism</w:delText>
        </w:r>
      </w:del>
      <w:ins w:id="314" w:author="News24-02" w:date="2020-09-26T21:40:00Z">
        <w:r w:rsidR="004E6164">
          <w:rPr>
            <w:rFonts w:cstheme="minorBidi"/>
            <w:szCs w:val="25"/>
            <w:lang w:val="en-US" w:bidi="th-TH"/>
          </w:rPr>
          <w:t>.</w:t>
        </w:r>
      </w:ins>
      <w:del w:id="315" w:author="News24-02" w:date="2020-09-26T21:40:00Z">
        <w:r w:rsidR="00DF0C65" w:rsidDel="002E4EBC">
          <w:rPr>
            <w:rFonts w:cstheme="minorBidi"/>
            <w:szCs w:val="25"/>
            <w:lang w:val="en-US" w:bidi="th-TH"/>
          </w:rPr>
          <w:delText xml:space="preserve"> to</w:delText>
        </w:r>
      </w:del>
      <w:r w:rsidR="00706B5F">
        <w:rPr>
          <w:rFonts w:cstheme="minorBidi"/>
          <w:szCs w:val="25"/>
          <w:lang w:val="en-US" w:bidi="th-TH"/>
        </w:rPr>
        <w:t xml:space="preserve"> </w:t>
      </w:r>
      <w:ins w:id="316" w:author="News24-02" w:date="2020-09-26T21:42:00Z">
        <w:r w:rsidR="004E6164">
          <w:rPr>
            <w:rFonts w:cstheme="minorBidi"/>
            <w:szCs w:val="25"/>
            <w:lang w:val="en-US" w:bidi="th-TH"/>
          </w:rPr>
          <w:t xml:space="preserve">The transparency then </w:t>
        </w:r>
      </w:ins>
      <w:r w:rsidR="00706B5F">
        <w:rPr>
          <w:rFonts w:cstheme="minorBidi"/>
          <w:szCs w:val="25"/>
          <w:lang w:val="en-US" w:bidi="th-TH"/>
        </w:rPr>
        <w:t>create a passive ‘trust’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w:t>
      </w:r>
      <w:ins w:id="317" w:author="News24-02" w:date="2020-09-26T21:40:00Z">
        <w:r w:rsidR="0059340D">
          <w:rPr>
            <w:rFonts w:cstheme="minorBidi"/>
            <w:szCs w:val="25"/>
            <w:lang w:val="en-US" w:bidi="th-TH"/>
          </w:rPr>
          <w:t>,</w:t>
        </w:r>
      </w:ins>
      <w:del w:id="318" w:author="News24-02" w:date="2020-09-26T21:40:00Z">
        <w:r w:rsidR="00CF13A0" w:rsidDel="002E4EBC">
          <w:rPr>
            <w:rFonts w:cstheme="minorBidi"/>
            <w:szCs w:val="25"/>
            <w:lang w:val="en-US" w:bidi="th-TH"/>
          </w:rPr>
          <w:delText>,</w:delText>
        </w:r>
      </w:del>
      <w:ins w:id="319" w:author="News24-02" w:date="2020-09-26T21:05:00Z">
        <w:r w:rsidR="007666AD">
          <w:rPr>
            <w:rFonts w:cstheme="minorBidi"/>
            <w:szCs w:val="25"/>
            <w:lang w:val="en-US" w:bidi="th-TH"/>
          </w:rPr>
          <w:t xml:space="preserve"> so</w:t>
        </w:r>
      </w:ins>
      <w:del w:id="320" w:author="News24-02" w:date="2020-09-26T21:05:00Z">
        <w:r w:rsidR="00CF13A0" w:rsidDel="007666AD">
          <w:rPr>
            <w:rFonts w:cstheme="minorBidi"/>
            <w:szCs w:val="25"/>
            <w:lang w:val="en-US" w:bidi="th-TH"/>
          </w:rPr>
          <w:delText xml:space="preserve"> </w:delText>
        </w:r>
        <w:r w:rsidR="00706B5F" w:rsidDel="007666AD">
          <w:rPr>
            <w:rFonts w:cstheme="minorBidi"/>
            <w:szCs w:val="25"/>
            <w:lang w:val="en-US" w:bidi="th-TH"/>
          </w:rPr>
          <w:delText xml:space="preserve"> while</w:delText>
        </w:r>
      </w:del>
      <w:r w:rsidR="00706B5F">
        <w:rPr>
          <w:rFonts w:cstheme="minorBidi"/>
          <w:szCs w:val="25"/>
          <w:lang w:val="en-US" w:bidi="th-TH"/>
        </w:rPr>
        <w:t xml:space="preserve"> </w:t>
      </w:r>
      <w:ins w:id="321" w:author="News24-02" w:date="2020-09-26T21:43:00Z">
        <w:r w:rsidR="00E847D3">
          <w:rPr>
            <w:rFonts w:cstheme="minorBidi"/>
            <w:szCs w:val="25"/>
            <w:lang w:val="en-US" w:bidi="th-TH"/>
          </w:rPr>
          <w:t>its member</w:t>
        </w:r>
      </w:ins>
      <w:del w:id="322" w:author="News24-02" w:date="2020-09-26T21:43:00Z">
        <w:r w:rsidR="00706B5F" w:rsidDel="00E847D3">
          <w:rPr>
            <w:rFonts w:cstheme="minorBidi"/>
            <w:szCs w:val="25"/>
            <w:lang w:val="en-US" w:bidi="th-TH"/>
          </w:rPr>
          <w:delText>they</w:delText>
        </w:r>
      </w:del>
      <w:r w:rsidR="00706B5F">
        <w:rPr>
          <w:rFonts w:cstheme="minorBidi"/>
          <w:szCs w:val="25"/>
          <w:lang w:val="en-US" w:bidi="th-TH"/>
        </w:rPr>
        <w:t xml:space="preserve"> can entrust their transaction into the chain. </w:t>
      </w:r>
      <w:r w:rsidR="00706B5F">
        <w:rPr>
          <w:rFonts w:cstheme="minorBidi"/>
          <w:szCs w:val="25"/>
          <w:lang w:val="en-US" w:bidi="th-TH"/>
        </w:rPr>
        <w:fldChar w:fldCharType="begin" w:fldLock="1"/>
      </w:r>
      <w:r w:rsidR="00706B5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sidR="00706B5F">
        <w:rPr>
          <w:rFonts w:cstheme="minorBidi"/>
          <w:szCs w:val="25"/>
          <w:lang w:val="en-US" w:bidi="th-TH"/>
        </w:rPr>
        <w:fldChar w:fldCharType="separate"/>
      </w:r>
      <w:r w:rsidR="00706B5F" w:rsidRPr="0020354F">
        <w:rPr>
          <w:rFonts w:cstheme="minorBidi"/>
          <w:noProof/>
          <w:szCs w:val="25"/>
          <w:lang w:val="en-US" w:bidi="th-TH"/>
        </w:rPr>
        <w:t>[20]</w:t>
      </w:r>
      <w:r w:rsidR="00706B5F">
        <w:rPr>
          <w:rFonts w:cstheme="minorBidi"/>
          <w:szCs w:val="25"/>
          <w:lang w:val="en-US" w:bidi="th-TH"/>
        </w:rPr>
        <w:fldChar w:fldCharType="end"/>
      </w:r>
      <w:r w:rsidR="00706B5F">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w:t>
      </w:r>
      <w:r w:rsidR="00BE1F98">
        <w:rPr>
          <w:lang w:val="en-US"/>
        </w:rPr>
        <w:t xml:space="preserve">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323"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rtl/>
          <w:cs/>
          <w:lang w:val="en-US"/>
        </w:rPr>
      </w:pPr>
      <w:ins w:id="324" w:author="SemiA Petnathean" w:date="2020-09-14T06:01:00Z">
        <w:r>
          <w:rPr>
            <w:lang w:val="en-US"/>
          </w:rPr>
          <w:t>D</w:t>
        </w:r>
      </w:ins>
      <w:moveToRangeStart w:id="325" w:author="SemiA Petnathean" w:date="2020-09-13T18:17:00Z" w:name="move50913490"/>
      <w:moveTo w:id="326" w:author="SemiA Petnathean" w:date="2020-09-13T18:17:00Z">
        <w:del w:id="327" w:author="SemiA Petnathean" w:date="2020-09-14T05:49:00Z">
          <w:r w:rsidR="00F20C4C" w:rsidRPr="007145FC" w:rsidDel="008F46D2">
            <w:rPr>
              <w:rFonts w:cstheme="minorBidi"/>
              <w:szCs w:val="25"/>
              <w:lang w:val="en-US" w:bidi="th-TH"/>
              <w:rPrChange w:id="328"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329" w:author="SemiA Petnathean" w:date="2020-09-14T05:50:00Z">
              <w:rPr>
                <w:rFonts w:cstheme="minorBidi"/>
                <w:color w:val="FF0000"/>
                <w:szCs w:val="25"/>
                <w:lang w:val="en-US" w:bidi="th-TH"/>
              </w:rPr>
            </w:rPrChange>
          </w:rPr>
          <w:t>ue to unique nature of healthcare environment that emphasize on confidentiality of data</w:t>
        </w:r>
      </w:moveTo>
      <w:ins w:id="330" w:author="SemiA Petnathean" w:date="2020-09-14T06:01:00Z">
        <w:r>
          <w:rPr>
            <w:rFonts w:cstheme="minorBidi"/>
            <w:szCs w:val="25"/>
            <w:lang w:val="en-US" w:bidi="th-TH"/>
          </w:rPr>
          <w:t>, this</w:t>
        </w:r>
      </w:ins>
      <w:moveTo w:id="331" w:author="SemiA Petnathean" w:date="2020-09-13T18:17:00Z">
        <w:r w:rsidR="00F20C4C" w:rsidRPr="007145FC">
          <w:rPr>
            <w:rFonts w:cstheme="minorBidi"/>
            <w:szCs w:val="25"/>
            <w:lang w:val="en-US" w:bidi="th-TH"/>
            <w:rPrChange w:id="332" w:author="SemiA Petnathean" w:date="2020-09-14T05:50:00Z">
              <w:rPr>
                <w:rFonts w:cstheme="minorBidi"/>
                <w:color w:val="FF0000"/>
                <w:szCs w:val="25"/>
                <w:lang w:val="en-US" w:bidi="th-TH"/>
              </w:rPr>
            </w:rPrChange>
          </w:rPr>
          <w:t xml:space="preserve"> cause limit in implementation of the technology</w:t>
        </w:r>
      </w:moveTo>
      <w:ins w:id="333" w:author="SemiA Petnathean" w:date="2020-09-14T06:02:00Z">
        <w:r w:rsidR="00DB5907">
          <w:rPr>
            <w:rFonts w:cstheme="minorBidi"/>
            <w:szCs w:val="25"/>
            <w:lang w:val="en-US" w:bidi="th-TH"/>
          </w:rPr>
          <w:t xml:space="preserve"> in the environment</w:t>
        </w:r>
      </w:ins>
      <w:moveTo w:id="334" w:author="SemiA Petnathean" w:date="2020-09-13T18:17:00Z">
        <w:r w:rsidR="00F20C4C" w:rsidRPr="007145FC">
          <w:rPr>
            <w:rFonts w:cstheme="minorBidi"/>
            <w:szCs w:val="25"/>
            <w:lang w:val="en-US" w:bidi="th-TH"/>
            <w:rPrChange w:id="335"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336"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337"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338"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339"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340"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341" w:author="SemiA Petnathean" w:date="2020-09-14T05:50:00Z">
              <w:rPr>
                <w:rFonts w:cstheme="minorBidi"/>
                <w:color w:val="FF0000"/>
                <w:szCs w:val="25"/>
                <w:lang w:val="en-US" w:bidi="th-TH"/>
              </w:rPr>
            </w:rPrChange>
          </w:rPr>
          <w:t>.</w:t>
        </w:r>
      </w:moveTo>
      <w:moveToRangeEnd w:id="325"/>
      <w:ins w:id="342" w:author="SemiA Petnathean" w:date="2020-09-14T05:51:00Z">
        <w:r w:rsidR="000945DC">
          <w:rPr>
            <w:rFonts w:cstheme="minorBidi"/>
            <w:szCs w:val="25"/>
            <w:lang w:val="en-US" w:bidi="th-TH"/>
          </w:rPr>
          <w:t xml:space="preserve"> </w:t>
        </w:r>
      </w:ins>
      <w:ins w:id="343"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XDS.b Profile serve its purpose as central hub for health document exchange between different enterprises. This make the profile best compatible with Blockchain technology as it will secure availability of health information exchange while increase </w:t>
        </w:r>
        <w:r w:rsidR="00323839">
          <w:rPr>
            <w:rFonts w:cstheme="minorBidi"/>
            <w:szCs w:val="25"/>
            <w:lang w:val="en-US" w:bidi="th-TH"/>
          </w:rPr>
          <w:lastRenderedPageBreak/>
          <w:t>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344" w:author="SemiA Petnathean" w:date="2020-09-14T05:28:00Z">
        <w:r w:rsidR="00D04BCA">
          <w:rPr>
            <w:noProof/>
            <w:color w:val="000000" w:themeColor="text1"/>
          </w:rPr>
          <w:t>3</w:t>
        </w:r>
      </w:ins>
      <w:del w:id="345"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346"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347"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t>
      </w:r>
      <w:r w:rsidR="004C7765">
        <w:rPr>
          <w:rFonts w:cstheme="minorBidi"/>
          <w:szCs w:val="25"/>
          <w:lang w:val="en-US" w:bidi="th-TH"/>
        </w:rPr>
        <w:t xml:space="preserve">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348" w:author="PCep" w:date="2020-09-11T14:16:00Z">
        <w:del w:id="349"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350"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ins w:id="351" w:author="SemiA Petnathean" w:date="2020-09-13T17:15:00Z">
        <w:r w:rsidR="00555242">
          <w:t xml:space="preserve"> For summarize, data content that going to </w:t>
        </w:r>
        <w:r w:rsidR="00555242">
          <w:lastRenderedPageBreak/>
          <w:t>be published into Blockchain is META-data attributes of available health document which specified information essential for health information sharing software complied with IHE XDS.b Profile to discover and retrieve document in other enterprise.</w:t>
        </w:r>
      </w:ins>
      <w:r w:rsidR="002F47EE">
        <w:t xml:space="preserve"> </w:t>
      </w:r>
      <w:ins w:id="352"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353" w:author="PCep" w:date="2020-09-11T14:17:00Z"/>
          <w:rFonts w:cs="Angsana New"/>
          <w:szCs w:val="25"/>
          <w:lang w:bidi="th-TH"/>
        </w:rPr>
      </w:pPr>
      <w:ins w:id="354"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w:t>
      </w:r>
      <w:r w:rsidRPr="00136090">
        <w:rPr>
          <w:lang w:val="en-US"/>
        </w:rPr>
        <w:t>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355"/>
      <w:r w:rsidR="00225F49">
        <w:rPr>
          <w:lang w:val="en-US"/>
        </w:rPr>
        <w:t>algorithm</w:t>
      </w:r>
      <w:commentRangeEnd w:id="355"/>
      <w:r w:rsidR="000500E9">
        <w:rPr>
          <w:rStyle w:val="CommentReference"/>
          <w:spacing w:val="0"/>
          <w:lang w:val="en-US" w:eastAsia="en-US"/>
        </w:rPr>
        <w:commentReference w:id="355"/>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56"/>
      <w:r w:rsidR="00EC27D7" w:rsidRPr="006D26A7">
        <w:rPr>
          <w:color w:val="7030A0"/>
          <w:lang w:val="en-US"/>
        </w:rPr>
        <w:t>However, there still several challenges about privacy of patient information that may need to be addressed depend on the organization adopting this concept.</w:t>
      </w:r>
      <w:commentRangeEnd w:id="356"/>
      <w:r w:rsidR="00D235CF" w:rsidRPr="00815ACF">
        <w:rPr>
          <w:rStyle w:val="CommentReference"/>
          <w:color w:val="7030A0"/>
          <w:spacing w:val="0"/>
          <w:lang w:val="en-US" w:eastAsia="en-US"/>
        </w:rPr>
        <w:commentReference w:id="356"/>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 xml:space="preserve">HIPAA Journal, “Largest Healthcare Data Breaches of 2018.” </w:t>
      </w:r>
      <w:r w:rsidRPr="00042AB2">
        <w:rPr>
          <w:noProof/>
          <w:sz w:val="16"/>
          <w:szCs w:val="24"/>
        </w:rPr>
        <w:lastRenderedPageBreak/>
        <w:t>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no. June, pp. 557–564, 2017, doi: 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xml:space="preserve">, p. 59, </w:t>
      </w:r>
      <w:r w:rsidRPr="00042AB2">
        <w:rPr>
          <w:noProof/>
          <w:sz w:val="16"/>
          <w:szCs w:val="24"/>
        </w:rPr>
        <w:t>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55"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356"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CF8007" w14:textId="77777777" w:rsidR="006741B2" w:rsidRDefault="006741B2" w:rsidP="001A3B3D">
      <w:r>
        <w:separator/>
      </w:r>
    </w:p>
  </w:endnote>
  <w:endnote w:type="continuationSeparator" w:id="0">
    <w:p w14:paraId="6E7266DD" w14:textId="77777777" w:rsidR="006741B2" w:rsidRDefault="006741B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AAA3B8" w14:textId="77777777" w:rsidR="006741B2" w:rsidRDefault="006741B2" w:rsidP="001A3B3D">
      <w:r>
        <w:separator/>
      </w:r>
    </w:p>
  </w:footnote>
  <w:footnote w:type="continuationSeparator" w:id="0">
    <w:p w14:paraId="1B48730B" w14:textId="77777777" w:rsidR="006741B2" w:rsidRDefault="006741B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miA Petnathean">
    <w15:presenceInfo w15:providerId="Windows Live" w15:userId="0e2ce6bcdf9157df"/>
  </w15:person>
  <w15:person w15:author="PCep">
    <w15:presenceInfo w15:providerId="None" w15:userId="PCep"/>
  </w15:person>
  <w15:person w15:author="News24-02">
    <w15:presenceInfo w15:providerId="None" w15:userId="News24-02"/>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1422F"/>
    <w:rsid w:val="000144F2"/>
    <w:rsid w:val="00020A32"/>
    <w:rsid w:val="00022876"/>
    <w:rsid w:val="00023739"/>
    <w:rsid w:val="000242CE"/>
    <w:rsid w:val="00024891"/>
    <w:rsid w:val="00024BC1"/>
    <w:rsid w:val="0002560C"/>
    <w:rsid w:val="000306E5"/>
    <w:rsid w:val="00032362"/>
    <w:rsid w:val="00032977"/>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758A"/>
    <w:rsid w:val="00087639"/>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98E"/>
    <w:rsid w:val="0016700F"/>
    <w:rsid w:val="0016754C"/>
    <w:rsid w:val="001878BC"/>
    <w:rsid w:val="0019172D"/>
    <w:rsid w:val="00191F70"/>
    <w:rsid w:val="00191F77"/>
    <w:rsid w:val="00192185"/>
    <w:rsid w:val="00193BFC"/>
    <w:rsid w:val="00196B61"/>
    <w:rsid w:val="00197B87"/>
    <w:rsid w:val="001A0257"/>
    <w:rsid w:val="001A2062"/>
    <w:rsid w:val="001A2EFD"/>
    <w:rsid w:val="001A3B3D"/>
    <w:rsid w:val="001A3E14"/>
    <w:rsid w:val="001A3F4A"/>
    <w:rsid w:val="001A6361"/>
    <w:rsid w:val="001A75A7"/>
    <w:rsid w:val="001B079E"/>
    <w:rsid w:val="001B62BA"/>
    <w:rsid w:val="001B67DC"/>
    <w:rsid w:val="001B7AC4"/>
    <w:rsid w:val="001C084F"/>
    <w:rsid w:val="001C16CD"/>
    <w:rsid w:val="001C7410"/>
    <w:rsid w:val="001D1FCE"/>
    <w:rsid w:val="001D6252"/>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F01"/>
    <w:rsid w:val="002D5A35"/>
    <w:rsid w:val="002D6233"/>
    <w:rsid w:val="002D7E38"/>
    <w:rsid w:val="002E461B"/>
    <w:rsid w:val="002E4EBC"/>
    <w:rsid w:val="002E6EC2"/>
    <w:rsid w:val="002E7F0D"/>
    <w:rsid w:val="002F12AC"/>
    <w:rsid w:val="002F2F94"/>
    <w:rsid w:val="002F47EE"/>
    <w:rsid w:val="00303E2F"/>
    <w:rsid w:val="0030529B"/>
    <w:rsid w:val="00306A89"/>
    <w:rsid w:val="00306C9A"/>
    <w:rsid w:val="00307FD6"/>
    <w:rsid w:val="003128C7"/>
    <w:rsid w:val="00313895"/>
    <w:rsid w:val="00314E46"/>
    <w:rsid w:val="00315E3D"/>
    <w:rsid w:val="00316D18"/>
    <w:rsid w:val="00321856"/>
    <w:rsid w:val="00323801"/>
    <w:rsid w:val="00323839"/>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5FB4"/>
    <w:rsid w:val="00416CE0"/>
    <w:rsid w:val="00420716"/>
    <w:rsid w:val="004215B0"/>
    <w:rsid w:val="00423CC4"/>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79B0"/>
    <w:rsid w:val="00482CF5"/>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E6164"/>
    <w:rsid w:val="004F07D1"/>
    <w:rsid w:val="004F1B9E"/>
    <w:rsid w:val="004F4394"/>
    <w:rsid w:val="004F515D"/>
    <w:rsid w:val="00500F30"/>
    <w:rsid w:val="005042C7"/>
    <w:rsid w:val="00505CE2"/>
    <w:rsid w:val="0050684C"/>
    <w:rsid w:val="00510F1B"/>
    <w:rsid w:val="00520473"/>
    <w:rsid w:val="00520D38"/>
    <w:rsid w:val="00521BC4"/>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172"/>
    <w:rsid w:val="00615880"/>
    <w:rsid w:val="00615DCD"/>
    <w:rsid w:val="006162D7"/>
    <w:rsid w:val="00616EBA"/>
    <w:rsid w:val="00632C50"/>
    <w:rsid w:val="00633DCB"/>
    <w:rsid w:val="00637B90"/>
    <w:rsid w:val="0064311C"/>
    <w:rsid w:val="006432BA"/>
    <w:rsid w:val="0064555D"/>
    <w:rsid w:val="00645D22"/>
    <w:rsid w:val="00647B42"/>
    <w:rsid w:val="00651A08"/>
    <w:rsid w:val="00654204"/>
    <w:rsid w:val="00654615"/>
    <w:rsid w:val="00657B02"/>
    <w:rsid w:val="00660B6F"/>
    <w:rsid w:val="00670434"/>
    <w:rsid w:val="00670FCD"/>
    <w:rsid w:val="006741B2"/>
    <w:rsid w:val="00681318"/>
    <w:rsid w:val="00682593"/>
    <w:rsid w:val="00682D2B"/>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27FA"/>
    <w:rsid w:val="008631F8"/>
    <w:rsid w:val="0086378E"/>
    <w:rsid w:val="00873603"/>
    <w:rsid w:val="00876D7A"/>
    <w:rsid w:val="0087779C"/>
    <w:rsid w:val="00880AEA"/>
    <w:rsid w:val="0088358F"/>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2FC5"/>
    <w:rsid w:val="0090458B"/>
    <w:rsid w:val="00907082"/>
    <w:rsid w:val="00907E5C"/>
    <w:rsid w:val="00911580"/>
    <w:rsid w:val="00915ABA"/>
    <w:rsid w:val="009177CF"/>
    <w:rsid w:val="00926B1B"/>
    <w:rsid w:val="009303D9"/>
    <w:rsid w:val="0093118F"/>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5075"/>
    <w:rsid w:val="00A57262"/>
    <w:rsid w:val="00A578E5"/>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71B"/>
    <w:rsid w:val="00AF2B60"/>
    <w:rsid w:val="00AF2D06"/>
    <w:rsid w:val="00AF7C5F"/>
    <w:rsid w:val="00B11A60"/>
    <w:rsid w:val="00B210A8"/>
    <w:rsid w:val="00B220A8"/>
    <w:rsid w:val="00B22613"/>
    <w:rsid w:val="00B3698D"/>
    <w:rsid w:val="00B410C5"/>
    <w:rsid w:val="00B41B8A"/>
    <w:rsid w:val="00B44A76"/>
    <w:rsid w:val="00B51D63"/>
    <w:rsid w:val="00B54FBF"/>
    <w:rsid w:val="00B55A1F"/>
    <w:rsid w:val="00B625EE"/>
    <w:rsid w:val="00B6439B"/>
    <w:rsid w:val="00B64A7A"/>
    <w:rsid w:val="00B70CBF"/>
    <w:rsid w:val="00B768D1"/>
    <w:rsid w:val="00B769D2"/>
    <w:rsid w:val="00B770CB"/>
    <w:rsid w:val="00B82102"/>
    <w:rsid w:val="00B824D2"/>
    <w:rsid w:val="00B87F8F"/>
    <w:rsid w:val="00B922FA"/>
    <w:rsid w:val="00B97594"/>
    <w:rsid w:val="00BA1025"/>
    <w:rsid w:val="00BA4BDE"/>
    <w:rsid w:val="00BA5BFD"/>
    <w:rsid w:val="00BA6D7F"/>
    <w:rsid w:val="00BA7030"/>
    <w:rsid w:val="00BB0912"/>
    <w:rsid w:val="00BB1CB6"/>
    <w:rsid w:val="00BB2B04"/>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27482"/>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231"/>
    <w:rsid w:val="00C975F5"/>
    <w:rsid w:val="00C976C5"/>
    <w:rsid w:val="00CA1E74"/>
    <w:rsid w:val="00CA2DCD"/>
    <w:rsid w:val="00CA4392"/>
    <w:rsid w:val="00CA498B"/>
    <w:rsid w:val="00CA4CB8"/>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0B84"/>
    <w:rsid w:val="00E61E12"/>
    <w:rsid w:val="00E65113"/>
    <w:rsid w:val="00E7596C"/>
    <w:rsid w:val="00E7727E"/>
    <w:rsid w:val="00E847D3"/>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5636"/>
    <w:rsid w:val="00EF7DE3"/>
    <w:rsid w:val="00F0202E"/>
    <w:rsid w:val="00F02810"/>
    <w:rsid w:val="00F03103"/>
    <w:rsid w:val="00F03C8C"/>
    <w:rsid w:val="00F04C37"/>
    <w:rsid w:val="00F06690"/>
    <w:rsid w:val="00F07431"/>
    <w:rsid w:val="00F12A41"/>
    <w:rsid w:val="00F15211"/>
    <w:rsid w:val="00F15B10"/>
    <w:rsid w:val="00F20C4C"/>
    <w:rsid w:val="00F23C5E"/>
    <w:rsid w:val="00F24961"/>
    <w:rsid w:val="00F24C54"/>
    <w:rsid w:val="00F271DE"/>
    <w:rsid w:val="00F3191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1E9A"/>
    <w:rsid w:val="00F836E6"/>
    <w:rsid w:val="00F847A6"/>
    <w:rsid w:val="00F84920"/>
    <w:rsid w:val="00F9133C"/>
    <w:rsid w:val="00F93A2B"/>
    <w:rsid w:val="00F9441B"/>
    <w:rsid w:val="00F96E2A"/>
    <w:rsid w:val="00F96F8B"/>
    <w:rsid w:val="00F9746E"/>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TotalTime>
  <Pages>7</Pages>
  <Words>14157</Words>
  <Characters>80700</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283</cp:revision>
  <cp:lastPrinted>2020-08-09T07:53:00Z</cp:lastPrinted>
  <dcterms:created xsi:type="dcterms:W3CDTF">2020-09-06T10:35:00Z</dcterms:created>
  <dcterms:modified xsi:type="dcterms:W3CDTF">2020-10-0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